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B5607E"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7503652" w:history="1">
            <w:r w:rsidR="00B5607E" w:rsidRPr="002908E7">
              <w:rPr>
                <w:rStyle w:val="Hyperlink"/>
                <w:noProof/>
              </w:rPr>
              <w:t>1</w:t>
            </w:r>
            <w:r w:rsidR="00B5607E">
              <w:rPr>
                <w:rFonts w:eastAsiaTheme="minorEastAsia"/>
                <w:noProof/>
                <w:lang w:eastAsia="en-GB"/>
              </w:rPr>
              <w:tab/>
            </w:r>
            <w:r w:rsidR="00B5607E" w:rsidRPr="002908E7">
              <w:rPr>
                <w:rStyle w:val="Hyperlink"/>
                <w:noProof/>
              </w:rPr>
              <w:t>Introduction</w:t>
            </w:r>
            <w:r w:rsidR="00B5607E">
              <w:rPr>
                <w:noProof/>
                <w:webHidden/>
              </w:rPr>
              <w:tab/>
            </w:r>
            <w:r w:rsidR="00B5607E">
              <w:rPr>
                <w:noProof/>
                <w:webHidden/>
              </w:rPr>
              <w:fldChar w:fldCharType="begin"/>
            </w:r>
            <w:r w:rsidR="00B5607E">
              <w:rPr>
                <w:noProof/>
                <w:webHidden/>
              </w:rPr>
              <w:instrText xml:space="preserve"> PAGEREF _Toc427503652 \h </w:instrText>
            </w:r>
            <w:r w:rsidR="00B5607E">
              <w:rPr>
                <w:noProof/>
                <w:webHidden/>
              </w:rPr>
            </w:r>
            <w:r w:rsidR="00B5607E">
              <w:rPr>
                <w:noProof/>
                <w:webHidden/>
              </w:rPr>
              <w:fldChar w:fldCharType="separate"/>
            </w:r>
            <w:r w:rsidR="00B5607E">
              <w:rPr>
                <w:noProof/>
                <w:webHidden/>
              </w:rPr>
              <w:t>3</w:t>
            </w:r>
            <w:r w:rsidR="00B5607E">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53" w:history="1">
            <w:r w:rsidRPr="002908E7">
              <w:rPr>
                <w:rStyle w:val="Hyperlink"/>
                <w:noProof/>
              </w:rPr>
              <w:t>1.1</w:t>
            </w:r>
            <w:r>
              <w:rPr>
                <w:rFonts w:eastAsiaTheme="minorEastAsia"/>
                <w:noProof/>
                <w:lang w:eastAsia="en-GB"/>
              </w:rPr>
              <w:tab/>
            </w:r>
            <w:r w:rsidRPr="002908E7">
              <w:rPr>
                <w:rStyle w:val="Hyperlink"/>
                <w:noProof/>
              </w:rPr>
              <w:t>Context</w:t>
            </w:r>
            <w:r>
              <w:rPr>
                <w:noProof/>
                <w:webHidden/>
              </w:rPr>
              <w:tab/>
            </w:r>
            <w:r>
              <w:rPr>
                <w:noProof/>
                <w:webHidden/>
              </w:rPr>
              <w:fldChar w:fldCharType="begin"/>
            </w:r>
            <w:r>
              <w:rPr>
                <w:noProof/>
                <w:webHidden/>
              </w:rPr>
              <w:instrText xml:space="preserve"> PAGEREF _Toc427503653 \h </w:instrText>
            </w:r>
            <w:r>
              <w:rPr>
                <w:noProof/>
                <w:webHidden/>
              </w:rPr>
            </w:r>
            <w:r>
              <w:rPr>
                <w:noProof/>
                <w:webHidden/>
              </w:rPr>
              <w:fldChar w:fldCharType="separate"/>
            </w:r>
            <w:r>
              <w:rPr>
                <w:noProof/>
                <w:webHidden/>
              </w:rPr>
              <w:t>3</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54" w:history="1">
            <w:r w:rsidRPr="002908E7">
              <w:rPr>
                <w:rStyle w:val="Hyperlink"/>
                <w:noProof/>
              </w:rPr>
              <w:t>1.2</w:t>
            </w:r>
            <w:r>
              <w:rPr>
                <w:rFonts w:eastAsiaTheme="minorEastAsia"/>
                <w:noProof/>
                <w:lang w:eastAsia="en-GB"/>
              </w:rPr>
              <w:tab/>
            </w:r>
            <w:r w:rsidRPr="002908E7">
              <w:rPr>
                <w:rStyle w:val="Hyperlink"/>
                <w:noProof/>
              </w:rPr>
              <w:t>Objective of the project</w:t>
            </w:r>
            <w:r>
              <w:rPr>
                <w:noProof/>
                <w:webHidden/>
              </w:rPr>
              <w:tab/>
            </w:r>
            <w:r>
              <w:rPr>
                <w:noProof/>
                <w:webHidden/>
              </w:rPr>
              <w:fldChar w:fldCharType="begin"/>
            </w:r>
            <w:r>
              <w:rPr>
                <w:noProof/>
                <w:webHidden/>
              </w:rPr>
              <w:instrText xml:space="preserve"> PAGEREF _Toc427503654 \h </w:instrText>
            </w:r>
            <w:r>
              <w:rPr>
                <w:noProof/>
                <w:webHidden/>
              </w:rPr>
            </w:r>
            <w:r>
              <w:rPr>
                <w:noProof/>
                <w:webHidden/>
              </w:rPr>
              <w:fldChar w:fldCharType="separate"/>
            </w:r>
            <w:r>
              <w:rPr>
                <w:noProof/>
                <w:webHidden/>
              </w:rPr>
              <w:t>3</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55" w:history="1">
            <w:r w:rsidRPr="002908E7">
              <w:rPr>
                <w:rStyle w:val="Hyperlink"/>
                <w:noProof/>
              </w:rPr>
              <w:t>1.3</w:t>
            </w:r>
            <w:r>
              <w:rPr>
                <w:rFonts w:eastAsiaTheme="minorEastAsia"/>
                <w:noProof/>
                <w:lang w:eastAsia="en-GB"/>
              </w:rPr>
              <w:tab/>
            </w:r>
            <w:r w:rsidRPr="002908E7">
              <w:rPr>
                <w:rStyle w:val="Hyperlink"/>
                <w:noProof/>
              </w:rPr>
              <w:t>Thesis structure</w:t>
            </w:r>
            <w:r>
              <w:rPr>
                <w:noProof/>
                <w:webHidden/>
              </w:rPr>
              <w:tab/>
            </w:r>
            <w:r>
              <w:rPr>
                <w:noProof/>
                <w:webHidden/>
              </w:rPr>
              <w:fldChar w:fldCharType="begin"/>
            </w:r>
            <w:r>
              <w:rPr>
                <w:noProof/>
                <w:webHidden/>
              </w:rPr>
              <w:instrText xml:space="preserve"> PAGEREF _Toc427503655 \h </w:instrText>
            </w:r>
            <w:r>
              <w:rPr>
                <w:noProof/>
                <w:webHidden/>
              </w:rPr>
            </w:r>
            <w:r>
              <w:rPr>
                <w:noProof/>
                <w:webHidden/>
              </w:rPr>
              <w:fldChar w:fldCharType="separate"/>
            </w:r>
            <w:r>
              <w:rPr>
                <w:noProof/>
                <w:webHidden/>
              </w:rPr>
              <w:t>3</w:t>
            </w:r>
            <w:r>
              <w:rPr>
                <w:noProof/>
                <w:webHidden/>
              </w:rPr>
              <w:fldChar w:fldCharType="end"/>
            </w:r>
          </w:hyperlink>
        </w:p>
        <w:p w:rsidR="00B5607E" w:rsidRDefault="00B5607E">
          <w:pPr>
            <w:pStyle w:val="TOC1"/>
            <w:tabs>
              <w:tab w:val="left" w:pos="440"/>
              <w:tab w:val="right" w:leader="dot" w:pos="9062"/>
            </w:tabs>
            <w:rPr>
              <w:rFonts w:eastAsiaTheme="minorEastAsia"/>
              <w:noProof/>
              <w:lang w:eastAsia="en-GB"/>
            </w:rPr>
          </w:pPr>
          <w:hyperlink w:anchor="_Toc427503656" w:history="1">
            <w:r w:rsidRPr="002908E7">
              <w:rPr>
                <w:rStyle w:val="Hyperlink"/>
                <w:noProof/>
              </w:rPr>
              <w:t>2</w:t>
            </w:r>
            <w:r>
              <w:rPr>
                <w:rFonts w:eastAsiaTheme="minorEastAsia"/>
                <w:noProof/>
                <w:lang w:eastAsia="en-GB"/>
              </w:rPr>
              <w:tab/>
            </w:r>
            <w:r w:rsidRPr="002908E7">
              <w:rPr>
                <w:rStyle w:val="Hyperlink"/>
                <w:noProof/>
              </w:rPr>
              <w:t>Background</w:t>
            </w:r>
            <w:r>
              <w:rPr>
                <w:noProof/>
                <w:webHidden/>
              </w:rPr>
              <w:tab/>
            </w:r>
            <w:r>
              <w:rPr>
                <w:noProof/>
                <w:webHidden/>
              </w:rPr>
              <w:fldChar w:fldCharType="begin"/>
            </w:r>
            <w:r>
              <w:rPr>
                <w:noProof/>
                <w:webHidden/>
              </w:rPr>
              <w:instrText xml:space="preserve"> PAGEREF _Toc427503656 \h </w:instrText>
            </w:r>
            <w:r>
              <w:rPr>
                <w:noProof/>
                <w:webHidden/>
              </w:rPr>
            </w:r>
            <w:r>
              <w:rPr>
                <w:noProof/>
                <w:webHidden/>
              </w:rPr>
              <w:fldChar w:fldCharType="separate"/>
            </w:r>
            <w:r>
              <w:rPr>
                <w:noProof/>
                <w:webHidden/>
              </w:rPr>
              <w:t>4</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57" w:history="1">
            <w:r w:rsidRPr="002908E7">
              <w:rPr>
                <w:rStyle w:val="Hyperlink"/>
                <w:noProof/>
              </w:rPr>
              <w:t>2.1</w:t>
            </w:r>
            <w:r>
              <w:rPr>
                <w:rFonts w:eastAsiaTheme="minorEastAsia"/>
                <w:noProof/>
                <w:lang w:eastAsia="en-GB"/>
              </w:rPr>
              <w:tab/>
            </w:r>
            <w:r w:rsidRPr="002908E7">
              <w:rPr>
                <w:rStyle w:val="Hyperlink"/>
                <w:noProof/>
              </w:rPr>
              <w:t>User Centred Design</w:t>
            </w:r>
            <w:r>
              <w:rPr>
                <w:noProof/>
                <w:webHidden/>
              </w:rPr>
              <w:tab/>
            </w:r>
            <w:r>
              <w:rPr>
                <w:noProof/>
                <w:webHidden/>
              </w:rPr>
              <w:fldChar w:fldCharType="begin"/>
            </w:r>
            <w:r>
              <w:rPr>
                <w:noProof/>
                <w:webHidden/>
              </w:rPr>
              <w:instrText xml:space="preserve"> PAGEREF _Toc427503657 \h </w:instrText>
            </w:r>
            <w:r>
              <w:rPr>
                <w:noProof/>
                <w:webHidden/>
              </w:rPr>
            </w:r>
            <w:r>
              <w:rPr>
                <w:noProof/>
                <w:webHidden/>
              </w:rPr>
              <w:fldChar w:fldCharType="separate"/>
            </w:r>
            <w:r>
              <w:rPr>
                <w:noProof/>
                <w:webHidden/>
              </w:rPr>
              <w:t>4</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58" w:history="1">
            <w:r w:rsidRPr="002908E7">
              <w:rPr>
                <w:rStyle w:val="Hyperlink"/>
                <w:noProof/>
              </w:rPr>
              <w:t>2.1.1</w:t>
            </w:r>
            <w:r>
              <w:rPr>
                <w:rFonts w:eastAsiaTheme="minorEastAsia"/>
                <w:noProof/>
                <w:lang w:eastAsia="en-GB"/>
              </w:rPr>
              <w:tab/>
            </w:r>
            <w:r w:rsidRPr="002908E7">
              <w:rPr>
                <w:rStyle w:val="Hyperlink"/>
                <w:noProof/>
              </w:rPr>
              <w:t>Introduction to User Centred Design</w:t>
            </w:r>
            <w:r>
              <w:rPr>
                <w:noProof/>
                <w:webHidden/>
              </w:rPr>
              <w:tab/>
            </w:r>
            <w:r>
              <w:rPr>
                <w:noProof/>
                <w:webHidden/>
              </w:rPr>
              <w:fldChar w:fldCharType="begin"/>
            </w:r>
            <w:r>
              <w:rPr>
                <w:noProof/>
                <w:webHidden/>
              </w:rPr>
              <w:instrText xml:space="preserve"> PAGEREF _Toc427503658 \h </w:instrText>
            </w:r>
            <w:r>
              <w:rPr>
                <w:noProof/>
                <w:webHidden/>
              </w:rPr>
            </w:r>
            <w:r>
              <w:rPr>
                <w:noProof/>
                <w:webHidden/>
              </w:rPr>
              <w:fldChar w:fldCharType="separate"/>
            </w:r>
            <w:r>
              <w:rPr>
                <w:noProof/>
                <w:webHidden/>
              </w:rPr>
              <w:t>4</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59" w:history="1">
            <w:r w:rsidRPr="002908E7">
              <w:rPr>
                <w:rStyle w:val="Hyperlink"/>
                <w:noProof/>
              </w:rPr>
              <w:t>2.1.2</w:t>
            </w:r>
            <w:r>
              <w:rPr>
                <w:rFonts w:eastAsiaTheme="minorEastAsia"/>
                <w:noProof/>
                <w:lang w:eastAsia="en-GB"/>
              </w:rPr>
              <w:tab/>
            </w:r>
            <w:r w:rsidRPr="002908E7">
              <w:rPr>
                <w:rStyle w:val="Hyperlink"/>
                <w:noProof/>
              </w:rPr>
              <w:t>Human Centred Design</w:t>
            </w:r>
            <w:r>
              <w:rPr>
                <w:noProof/>
                <w:webHidden/>
              </w:rPr>
              <w:tab/>
            </w:r>
            <w:r>
              <w:rPr>
                <w:noProof/>
                <w:webHidden/>
              </w:rPr>
              <w:fldChar w:fldCharType="begin"/>
            </w:r>
            <w:r>
              <w:rPr>
                <w:noProof/>
                <w:webHidden/>
              </w:rPr>
              <w:instrText xml:space="preserve"> PAGEREF _Toc427503659 \h </w:instrText>
            </w:r>
            <w:r>
              <w:rPr>
                <w:noProof/>
                <w:webHidden/>
              </w:rPr>
            </w:r>
            <w:r>
              <w:rPr>
                <w:noProof/>
                <w:webHidden/>
              </w:rPr>
              <w:fldChar w:fldCharType="separate"/>
            </w:r>
            <w:r>
              <w:rPr>
                <w:noProof/>
                <w:webHidden/>
              </w:rPr>
              <w:t>4</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60" w:history="1">
            <w:r w:rsidRPr="002908E7">
              <w:rPr>
                <w:rStyle w:val="Hyperlink"/>
                <w:noProof/>
              </w:rPr>
              <w:t>2.1.3</w:t>
            </w:r>
            <w:r>
              <w:rPr>
                <w:rFonts w:eastAsiaTheme="minorEastAsia"/>
                <w:noProof/>
                <w:lang w:eastAsia="en-GB"/>
              </w:rPr>
              <w:tab/>
            </w:r>
            <w:r w:rsidRPr="002908E7">
              <w:rPr>
                <w:rStyle w:val="Hyperlink"/>
                <w:noProof/>
              </w:rPr>
              <w:t>Design Driven Innovation</w:t>
            </w:r>
            <w:r>
              <w:rPr>
                <w:noProof/>
                <w:webHidden/>
              </w:rPr>
              <w:tab/>
            </w:r>
            <w:r>
              <w:rPr>
                <w:noProof/>
                <w:webHidden/>
              </w:rPr>
              <w:fldChar w:fldCharType="begin"/>
            </w:r>
            <w:r>
              <w:rPr>
                <w:noProof/>
                <w:webHidden/>
              </w:rPr>
              <w:instrText xml:space="preserve"> PAGEREF _Toc427503660 \h </w:instrText>
            </w:r>
            <w:r>
              <w:rPr>
                <w:noProof/>
                <w:webHidden/>
              </w:rPr>
            </w:r>
            <w:r>
              <w:rPr>
                <w:noProof/>
                <w:webHidden/>
              </w:rPr>
              <w:fldChar w:fldCharType="separate"/>
            </w:r>
            <w:r>
              <w:rPr>
                <w:noProof/>
                <w:webHidden/>
              </w:rPr>
              <w:t>5</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61" w:history="1">
            <w:r w:rsidRPr="002908E7">
              <w:rPr>
                <w:rStyle w:val="Hyperlink"/>
                <w:noProof/>
              </w:rPr>
              <w:t>2.2</w:t>
            </w:r>
            <w:r>
              <w:rPr>
                <w:rFonts w:eastAsiaTheme="minorEastAsia"/>
                <w:noProof/>
                <w:lang w:eastAsia="en-GB"/>
              </w:rPr>
              <w:tab/>
            </w:r>
            <w:r w:rsidRPr="002908E7">
              <w:rPr>
                <w:rStyle w:val="Hyperlink"/>
                <w:noProof/>
              </w:rPr>
              <w:t>Data-driven design</w:t>
            </w:r>
            <w:r>
              <w:rPr>
                <w:noProof/>
                <w:webHidden/>
              </w:rPr>
              <w:tab/>
            </w:r>
            <w:r>
              <w:rPr>
                <w:noProof/>
                <w:webHidden/>
              </w:rPr>
              <w:fldChar w:fldCharType="begin"/>
            </w:r>
            <w:r>
              <w:rPr>
                <w:noProof/>
                <w:webHidden/>
              </w:rPr>
              <w:instrText xml:space="preserve"> PAGEREF _Toc427503661 \h </w:instrText>
            </w:r>
            <w:r>
              <w:rPr>
                <w:noProof/>
                <w:webHidden/>
              </w:rPr>
            </w:r>
            <w:r>
              <w:rPr>
                <w:noProof/>
                <w:webHidden/>
              </w:rPr>
              <w:fldChar w:fldCharType="separate"/>
            </w:r>
            <w:r>
              <w:rPr>
                <w:noProof/>
                <w:webHidden/>
              </w:rPr>
              <w:t>6</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62" w:history="1">
            <w:r w:rsidRPr="002908E7">
              <w:rPr>
                <w:rStyle w:val="Hyperlink"/>
                <w:noProof/>
              </w:rPr>
              <w:t>2.2.1</w:t>
            </w:r>
            <w:r>
              <w:rPr>
                <w:rFonts w:eastAsiaTheme="minorEastAsia"/>
                <w:noProof/>
                <w:lang w:eastAsia="en-GB"/>
              </w:rPr>
              <w:tab/>
            </w:r>
            <w:r w:rsidRPr="002908E7">
              <w:rPr>
                <w:rStyle w:val="Hyperlink"/>
                <w:noProof/>
              </w:rPr>
              <w:t>What would a cup say if it could speak?</w:t>
            </w:r>
            <w:r>
              <w:rPr>
                <w:noProof/>
                <w:webHidden/>
              </w:rPr>
              <w:tab/>
            </w:r>
            <w:r>
              <w:rPr>
                <w:noProof/>
                <w:webHidden/>
              </w:rPr>
              <w:fldChar w:fldCharType="begin"/>
            </w:r>
            <w:r>
              <w:rPr>
                <w:noProof/>
                <w:webHidden/>
              </w:rPr>
              <w:instrText xml:space="preserve"> PAGEREF _Toc427503662 \h </w:instrText>
            </w:r>
            <w:r>
              <w:rPr>
                <w:noProof/>
                <w:webHidden/>
              </w:rPr>
            </w:r>
            <w:r>
              <w:rPr>
                <w:noProof/>
                <w:webHidden/>
              </w:rPr>
              <w:fldChar w:fldCharType="separate"/>
            </w:r>
            <w:r>
              <w:rPr>
                <w:noProof/>
                <w:webHidden/>
              </w:rPr>
              <w:t>6</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63" w:history="1">
            <w:r w:rsidRPr="002908E7">
              <w:rPr>
                <w:rStyle w:val="Hyperlink"/>
                <w:noProof/>
              </w:rPr>
              <w:t>2.2.2</w:t>
            </w:r>
            <w:r>
              <w:rPr>
                <w:rFonts w:eastAsiaTheme="minorEastAsia"/>
                <w:noProof/>
                <w:lang w:eastAsia="en-GB"/>
              </w:rPr>
              <w:tab/>
            </w:r>
            <w:r w:rsidRPr="002908E7">
              <w:rPr>
                <w:rStyle w:val="Hyperlink"/>
                <w:noProof/>
              </w:rPr>
              <w:t>Data analysis</w:t>
            </w:r>
            <w:r>
              <w:rPr>
                <w:noProof/>
                <w:webHidden/>
              </w:rPr>
              <w:tab/>
            </w:r>
            <w:r>
              <w:rPr>
                <w:noProof/>
                <w:webHidden/>
              </w:rPr>
              <w:fldChar w:fldCharType="begin"/>
            </w:r>
            <w:r>
              <w:rPr>
                <w:noProof/>
                <w:webHidden/>
              </w:rPr>
              <w:instrText xml:space="preserve"> PAGEREF _Toc427503663 \h </w:instrText>
            </w:r>
            <w:r>
              <w:rPr>
                <w:noProof/>
                <w:webHidden/>
              </w:rPr>
            </w:r>
            <w:r>
              <w:rPr>
                <w:noProof/>
                <w:webHidden/>
              </w:rPr>
              <w:fldChar w:fldCharType="separate"/>
            </w:r>
            <w:r>
              <w:rPr>
                <w:noProof/>
                <w:webHidden/>
              </w:rPr>
              <w:t>7</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64" w:history="1">
            <w:r w:rsidRPr="002908E7">
              <w:rPr>
                <w:rStyle w:val="Hyperlink"/>
                <w:noProof/>
              </w:rPr>
              <w:t>2.2.3</w:t>
            </w:r>
            <w:r>
              <w:rPr>
                <w:rFonts w:eastAsiaTheme="minorEastAsia"/>
                <w:noProof/>
                <w:lang w:eastAsia="en-GB"/>
              </w:rPr>
              <w:tab/>
            </w:r>
            <w:r w:rsidRPr="002908E7">
              <w:rPr>
                <w:rStyle w:val="Hyperlink"/>
                <w:noProof/>
              </w:rPr>
              <w:t>Smart cities</w:t>
            </w:r>
            <w:r>
              <w:rPr>
                <w:noProof/>
                <w:webHidden/>
              </w:rPr>
              <w:tab/>
            </w:r>
            <w:r>
              <w:rPr>
                <w:noProof/>
                <w:webHidden/>
              </w:rPr>
              <w:fldChar w:fldCharType="begin"/>
            </w:r>
            <w:r>
              <w:rPr>
                <w:noProof/>
                <w:webHidden/>
              </w:rPr>
              <w:instrText xml:space="preserve"> PAGEREF _Toc427503664 \h </w:instrText>
            </w:r>
            <w:r>
              <w:rPr>
                <w:noProof/>
                <w:webHidden/>
              </w:rPr>
            </w:r>
            <w:r>
              <w:rPr>
                <w:noProof/>
                <w:webHidden/>
              </w:rPr>
              <w:fldChar w:fldCharType="separate"/>
            </w:r>
            <w:r>
              <w:rPr>
                <w:noProof/>
                <w:webHidden/>
              </w:rPr>
              <w:t>8</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65" w:history="1">
            <w:r w:rsidRPr="002908E7">
              <w:rPr>
                <w:rStyle w:val="Hyperlink"/>
                <w:noProof/>
              </w:rPr>
              <w:t>2.3</w:t>
            </w:r>
            <w:r>
              <w:rPr>
                <w:rFonts w:eastAsiaTheme="minorEastAsia"/>
                <w:noProof/>
                <w:lang w:eastAsia="en-GB"/>
              </w:rPr>
              <w:tab/>
            </w:r>
            <w:r w:rsidRPr="002908E7">
              <w:rPr>
                <w:rStyle w:val="Hyperlink"/>
                <w:noProof/>
              </w:rPr>
              <w:t>Double diamond</w:t>
            </w:r>
            <w:r>
              <w:rPr>
                <w:noProof/>
                <w:webHidden/>
              </w:rPr>
              <w:tab/>
            </w:r>
            <w:r>
              <w:rPr>
                <w:noProof/>
                <w:webHidden/>
              </w:rPr>
              <w:fldChar w:fldCharType="begin"/>
            </w:r>
            <w:r>
              <w:rPr>
                <w:noProof/>
                <w:webHidden/>
              </w:rPr>
              <w:instrText xml:space="preserve"> PAGEREF _Toc427503665 \h </w:instrText>
            </w:r>
            <w:r>
              <w:rPr>
                <w:noProof/>
                <w:webHidden/>
              </w:rPr>
            </w:r>
            <w:r>
              <w:rPr>
                <w:noProof/>
                <w:webHidden/>
              </w:rPr>
              <w:fldChar w:fldCharType="separate"/>
            </w:r>
            <w:r>
              <w:rPr>
                <w:noProof/>
                <w:webHidden/>
              </w:rPr>
              <w:t>9</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66" w:history="1">
            <w:r w:rsidRPr="002908E7">
              <w:rPr>
                <w:rStyle w:val="Hyperlink"/>
                <w:noProof/>
              </w:rPr>
              <w:t>2.3.1</w:t>
            </w:r>
            <w:r>
              <w:rPr>
                <w:rFonts w:eastAsiaTheme="minorEastAsia"/>
                <w:noProof/>
                <w:lang w:eastAsia="en-GB"/>
              </w:rPr>
              <w:tab/>
            </w:r>
            <w:r w:rsidRPr="002908E7">
              <w:rPr>
                <w:rStyle w:val="Hyperlink"/>
                <w:noProof/>
              </w:rPr>
              <w:t>Discover</w:t>
            </w:r>
            <w:r>
              <w:rPr>
                <w:noProof/>
                <w:webHidden/>
              </w:rPr>
              <w:tab/>
            </w:r>
            <w:r>
              <w:rPr>
                <w:noProof/>
                <w:webHidden/>
              </w:rPr>
              <w:fldChar w:fldCharType="begin"/>
            </w:r>
            <w:r>
              <w:rPr>
                <w:noProof/>
                <w:webHidden/>
              </w:rPr>
              <w:instrText xml:space="preserve"> PAGEREF _Toc427503666 \h </w:instrText>
            </w:r>
            <w:r>
              <w:rPr>
                <w:noProof/>
                <w:webHidden/>
              </w:rPr>
            </w:r>
            <w:r>
              <w:rPr>
                <w:noProof/>
                <w:webHidden/>
              </w:rPr>
              <w:fldChar w:fldCharType="separate"/>
            </w:r>
            <w:r>
              <w:rPr>
                <w:noProof/>
                <w:webHidden/>
              </w:rPr>
              <w:t>9</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67" w:history="1">
            <w:r w:rsidRPr="002908E7">
              <w:rPr>
                <w:rStyle w:val="Hyperlink"/>
                <w:noProof/>
              </w:rPr>
              <w:t>2.3.2</w:t>
            </w:r>
            <w:r>
              <w:rPr>
                <w:rFonts w:eastAsiaTheme="minorEastAsia"/>
                <w:noProof/>
                <w:lang w:eastAsia="en-GB"/>
              </w:rPr>
              <w:tab/>
            </w:r>
            <w:r w:rsidRPr="002908E7">
              <w:rPr>
                <w:rStyle w:val="Hyperlink"/>
                <w:noProof/>
              </w:rPr>
              <w:t>Define</w:t>
            </w:r>
            <w:r>
              <w:rPr>
                <w:noProof/>
                <w:webHidden/>
              </w:rPr>
              <w:tab/>
            </w:r>
            <w:r>
              <w:rPr>
                <w:noProof/>
                <w:webHidden/>
              </w:rPr>
              <w:fldChar w:fldCharType="begin"/>
            </w:r>
            <w:r>
              <w:rPr>
                <w:noProof/>
                <w:webHidden/>
              </w:rPr>
              <w:instrText xml:space="preserve"> PAGEREF _Toc427503667 \h </w:instrText>
            </w:r>
            <w:r>
              <w:rPr>
                <w:noProof/>
                <w:webHidden/>
              </w:rPr>
            </w:r>
            <w:r>
              <w:rPr>
                <w:noProof/>
                <w:webHidden/>
              </w:rPr>
              <w:fldChar w:fldCharType="separate"/>
            </w:r>
            <w:r>
              <w:rPr>
                <w:noProof/>
                <w:webHidden/>
              </w:rPr>
              <w:t>10</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68" w:history="1">
            <w:r w:rsidRPr="002908E7">
              <w:rPr>
                <w:rStyle w:val="Hyperlink"/>
                <w:noProof/>
              </w:rPr>
              <w:t>2.3.3</w:t>
            </w:r>
            <w:r>
              <w:rPr>
                <w:rFonts w:eastAsiaTheme="minorEastAsia"/>
                <w:noProof/>
                <w:lang w:eastAsia="en-GB"/>
              </w:rPr>
              <w:tab/>
            </w:r>
            <w:r w:rsidRPr="002908E7">
              <w:rPr>
                <w:rStyle w:val="Hyperlink"/>
                <w:noProof/>
              </w:rPr>
              <w:t>Develop</w:t>
            </w:r>
            <w:r>
              <w:rPr>
                <w:noProof/>
                <w:webHidden/>
              </w:rPr>
              <w:tab/>
            </w:r>
            <w:r>
              <w:rPr>
                <w:noProof/>
                <w:webHidden/>
              </w:rPr>
              <w:fldChar w:fldCharType="begin"/>
            </w:r>
            <w:r>
              <w:rPr>
                <w:noProof/>
                <w:webHidden/>
              </w:rPr>
              <w:instrText xml:space="preserve"> PAGEREF _Toc427503668 \h </w:instrText>
            </w:r>
            <w:r>
              <w:rPr>
                <w:noProof/>
                <w:webHidden/>
              </w:rPr>
            </w:r>
            <w:r>
              <w:rPr>
                <w:noProof/>
                <w:webHidden/>
              </w:rPr>
              <w:fldChar w:fldCharType="separate"/>
            </w:r>
            <w:r>
              <w:rPr>
                <w:noProof/>
                <w:webHidden/>
              </w:rPr>
              <w:t>10</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69" w:history="1">
            <w:r w:rsidRPr="002908E7">
              <w:rPr>
                <w:rStyle w:val="Hyperlink"/>
                <w:noProof/>
              </w:rPr>
              <w:t>2.3.4</w:t>
            </w:r>
            <w:r>
              <w:rPr>
                <w:rFonts w:eastAsiaTheme="minorEastAsia"/>
                <w:noProof/>
                <w:lang w:eastAsia="en-GB"/>
              </w:rPr>
              <w:tab/>
            </w:r>
            <w:r w:rsidRPr="002908E7">
              <w:rPr>
                <w:rStyle w:val="Hyperlink"/>
                <w:noProof/>
              </w:rPr>
              <w:t>Deliver</w:t>
            </w:r>
            <w:r>
              <w:rPr>
                <w:noProof/>
                <w:webHidden/>
              </w:rPr>
              <w:tab/>
            </w:r>
            <w:r>
              <w:rPr>
                <w:noProof/>
                <w:webHidden/>
              </w:rPr>
              <w:fldChar w:fldCharType="begin"/>
            </w:r>
            <w:r>
              <w:rPr>
                <w:noProof/>
                <w:webHidden/>
              </w:rPr>
              <w:instrText xml:space="preserve"> PAGEREF _Toc427503669 \h </w:instrText>
            </w:r>
            <w:r>
              <w:rPr>
                <w:noProof/>
                <w:webHidden/>
              </w:rPr>
            </w:r>
            <w:r>
              <w:rPr>
                <w:noProof/>
                <w:webHidden/>
              </w:rPr>
              <w:fldChar w:fldCharType="separate"/>
            </w:r>
            <w:r>
              <w:rPr>
                <w:noProof/>
                <w:webHidden/>
              </w:rPr>
              <w:t>11</w:t>
            </w:r>
            <w:r>
              <w:rPr>
                <w:noProof/>
                <w:webHidden/>
              </w:rPr>
              <w:fldChar w:fldCharType="end"/>
            </w:r>
          </w:hyperlink>
        </w:p>
        <w:p w:rsidR="00B5607E" w:rsidRDefault="00B5607E">
          <w:pPr>
            <w:pStyle w:val="TOC1"/>
            <w:tabs>
              <w:tab w:val="left" w:pos="440"/>
              <w:tab w:val="right" w:leader="dot" w:pos="9062"/>
            </w:tabs>
            <w:rPr>
              <w:rFonts w:eastAsiaTheme="minorEastAsia"/>
              <w:noProof/>
              <w:lang w:eastAsia="en-GB"/>
            </w:rPr>
          </w:pPr>
          <w:hyperlink w:anchor="_Toc427503670" w:history="1">
            <w:r w:rsidRPr="002908E7">
              <w:rPr>
                <w:rStyle w:val="Hyperlink"/>
                <w:noProof/>
              </w:rPr>
              <w:t>3</w:t>
            </w:r>
            <w:r>
              <w:rPr>
                <w:rFonts w:eastAsiaTheme="minorEastAsia"/>
                <w:noProof/>
                <w:lang w:eastAsia="en-GB"/>
              </w:rPr>
              <w:tab/>
            </w:r>
            <w:r w:rsidRPr="002908E7">
              <w:rPr>
                <w:rStyle w:val="Hyperlink"/>
                <w:noProof/>
              </w:rPr>
              <w:t>Description of the work undertaken</w:t>
            </w:r>
            <w:r>
              <w:rPr>
                <w:noProof/>
                <w:webHidden/>
              </w:rPr>
              <w:tab/>
            </w:r>
            <w:r>
              <w:rPr>
                <w:noProof/>
                <w:webHidden/>
              </w:rPr>
              <w:fldChar w:fldCharType="begin"/>
            </w:r>
            <w:r>
              <w:rPr>
                <w:noProof/>
                <w:webHidden/>
              </w:rPr>
              <w:instrText xml:space="preserve"> PAGEREF _Toc427503670 \h </w:instrText>
            </w:r>
            <w:r>
              <w:rPr>
                <w:noProof/>
                <w:webHidden/>
              </w:rPr>
            </w:r>
            <w:r>
              <w:rPr>
                <w:noProof/>
                <w:webHidden/>
              </w:rPr>
              <w:fldChar w:fldCharType="separate"/>
            </w:r>
            <w:r>
              <w:rPr>
                <w:noProof/>
                <w:webHidden/>
              </w:rPr>
              <w:t>12</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71" w:history="1">
            <w:r w:rsidRPr="002908E7">
              <w:rPr>
                <w:rStyle w:val="Hyperlink"/>
                <w:noProof/>
              </w:rPr>
              <w:t>3.1</w:t>
            </w:r>
            <w:r>
              <w:rPr>
                <w:rFonts w:eastAsiaTheme="minorEastAsia"/>
                <w:noProof/>
                <w:lang w:eastAsia="en-GB"/>
              </w:rPr>
              <w:tab/>
            </w:r>
            <w:r w:rsidRPr="002908E7">
              <w:rPr>
                <w:rStyle w:val="Hyperlink"/>
                <w:noProof/>
              </w:rPr>
              <w:t>Discover</w:t>
            </w:r>
            <w:r>
              <w:rPr>
                <w:noProof/>
                <w:webHidden/>
              </w:rPr>
              <w:tab/>
            </w:r>
            <w:r>
              <w:rPr>
                <w:noProof/>
                <w:webHidden/>
              </w:rPr>
              <w:fldChar w:fldCharType="begin"/>
            </w:r>
            <w:r>
              <w:rPr>
                <w:noProof/>
                <w:webHidden/>
              </w:rPr>
              <w:instrText xml:space="preserve"> PAGEREF _Toc427503671 \h </w:instrText>
            </w:r>
            <w:r>
              <w:rPr>
                <w:noProof/>
                <w:webHidden/>
              </w:rPr>
            </w:r>
            <w:r>
              <w:rPr>
                <w:noProof/>
                <w:webHidden/>
              </w:rPr>
              <w:fldChar w:fldCharType="separate"/>
            </w:r>
            <w:r>
              <w:rPr>
                <w:noProof/>
                <w:webHidden/>
              </w:rPr>
              <w:t>12</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72" w:history="1">
            <w:r w:rsidRPr="002908E7">
              <w:rPr>
                <w:rStyle w:val="Hyperlink"/>
                <w:noProof/>
              </w:rPr>
              <w:t>3.1.1</w:t>
            </w:r>
            <w:r>
              <w:rPr>
                <w:rFonts w:eastAsiaTheme="minorEastAsia"/>
                <w:noProof/>
                <w:lang w:eastAsia="en-GB"/>
              </w:rPr>
              <w:tab/>
            </w:r>
            <w:r w:rsidRPr="002908E7">
              <w:rPr>
                <w:rStyle w:val="Hyperlink"/>
                <w:noProof/>
              </w:rPr>
              <w:t>Meetings at the Council</w:t>
            </w:r>
            <w:r>
              <w:rPr>
                <w:noProof/>
                <w:webHidden/>
              </w:rPr>
              <w:tab/>
            </w:r>
            <w:r>
              <w:rPr>
                <w:noProof/>
                <w:webHidden/>
              </w:rPr>
              <w:fldChar w:fldCharType="begin"/>
            </w:r>
            <w:r>
              <w:rPr>
                <w:noProof/>
                <w:webHidden/>
              </w:rPr>
              <w:instrText xml:space="preserve"> PAGEREF _Toc427503672 \h </w:instrText>
            </w:r>
            <w:r>
              <w:rPr>
                <w:noProof/>
                <w:webHidden/>
              </w:rPr>
            </w:r>
            <w:r>
              <w:rPr>
                <w:noProof/>
                <w:webHidden/>
              </w:rPr>
              <w:fldChar w:fldCharType="separate"/>
            </w:r>
            <w:r>
              <w:rPr>
                <w:noProof/>
                <w:webHidden/>
              </w:rPr>
              <w:t>12</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73" w:history="1">
            <w:r w:rsidRPr="002908E7">
              <w:rPr>
                <w:rStyle w:val="Hyperlink"/>
                <w:noProof/>
              </w:rPr>
              <w:t>3.1.2</w:t>
            </w:r>
            <w:r>
              <w:rPr>
                <w:rFonts w:eastAsiaTheme="minorEastAsia"/>
                <w:noProof/>
                <w:lang w:eastAsia="en-GB"/>
              </w:rPr>
              <w:tab/>
            </w:r>
            <w:r w:rsidRPr="002908E7">
              <w:rPr>
                <w:rStyle w:val="Hyperlink"/>
                <w:noProof/>
              </w:rPr>
              <w:t>CRM data</w:t>
            </w:r>
            <w:r>
              <w:rPr>
                <w:noProof/>
                <w:webHidden/>
              </w:rPr>
              <w:tab/>
            </w:r>
            <w:r>
              <w:rPr>
                <w:noProof/>
                <w:webHidden/>
              </w:rPr>
              <w:fldChar w:fldCharType="begin"/>
            </w:r>
            <w:r>
              <w:rPr>
                <w:noProof/>
                <w:webHidden/>
              </w:rPr>
              <w:instrText xml:space="preserve"> PAGEREF _Toc427503673 \h </w:instrText>
            </w:r>
            <w:r>
              <w:rPr>
                <w:noProof/>
                <w:webHidden/>
              </w:rPr>
            </w:r>
            <w:r>
              <w:rPr>
                <w:noProof/>
                <w:webHidden/>
              </w:rPr>
              <w:fldChar w:fldCharType="separate"/>
            </w:r>
            <w:r>
              <w:rPr>
                <w:noProof/>
                <w:webHidden/>
              </w:rPr>
              <w:t>14</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74" w:history="1">
            <w:r w:rsidRPr="002908E7">
              <w:rPr>
                <w:rStyle w:val="Hyperlink"/>
                <w:noProof/>
              </w:rPr>
              <w:t>3.1.3</w:t>
            </w:r>
            <w:r>
              <w:rPr>
                <w:rFonts w:eastAsiaTheme="minorEastAsia"/>
                <w:noProof/>
                <w:lang w:eastAsia="en-GB"/>
              </w:rPr>
              <w:tab/>
            </w:r>
            <w:r w:rsidRPr="002908E7">
              <w:rPr>
                <w:rStyle w:val="Hyperlink"/>
                <w:noProof/>
              </w:rPr>
              <w:t>Mosaic UK Consumer and Demographic Data</w:t>
            </w:r>
            <w:r>
              <w:rPr>
                <w:noProof/>
                <w:webHidden/>
              </w:rPr>
              <w:tab/>
            </w:r>
            <w:r>
              <w:rPr>
                <w:noProof/>
                <w:webHidden/>
              </w:rPr>
              <w:fldChar w:fldCharType="begin"/>
            </w:r>
            <w:r>
              <w:rPr>
                <w:noProof/>
                <w:webHidden/>
              </w:rPr>
              <w:instrText xml:space="preserve"> PAGEREF _Toc427503674 \h </w:instrText>
            </w:r>
            <w:r>
              <w:rPr>
                <w:noProof/>
                <w:webHidden/>
              </w:rPr>
            </w:r>
            <w:r>
              <w:rPr>
                <w:noProof/>
                <w:webHidden/>
              </w:rPr>
              <w:fldChar w:fldCharType="separate"/>
            </w:r>
            <w:r>
              <w:rPr>
                <w:noProof/>
                <w:webHidden/>
              </w:rPr>
              <w:t>15</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75" w:history="1">
            <w:r w:rsidRPr="002908E7">
              <w:rPr>
                <w:rStyle w:val="Hyperlink"/>
                <w:noProof/>
              </w:rPr>
              <w:t>3.1.4</w:t>
            </w:r>
            <w:r>
              <w:rPr>
                <w:rFonts w:eastAsiaTheme="minorEastAsia"/>
                <w:noProof/>
                <w:lang w:eastAsia="en-GB"/>
              </w:rPr>
              <w:tab/>
            </w:r>
            <w:r w:rsidRPr="002908E7">
              <w:rPr>
                <w:rStyle w:val="Hyperlink"/>
                <w:noProof/>
              </w:rPr>
              <w:t>IBM Cognos</w:t>
            </w:r>
            <w:r>
              <w:rPr>
                <w:noProof/>
                <w:webHidden/>
              </w:rPr>
              <w:tab/>
            </w:r>
            <w:r>
              <w:rPr>
                <w:noProof/>
                <w:webHidden/>
              </w:rPr>
              <w:fldChar w:fldCharType="begin"/>
            </w:r>
            <w:r>
              <w:rPr>
                <w:noProof/>
                <w:webHidden/>
              </w:rPr>
              <w:instrText xml:space="preserve"> PAGEREF _Toc427503675 \h </w:instrText>
            </w:r>
            <w:r>
              <w:rPr>
                <w:noProof/>
                <w:webHidden/>
              </w:rPr>
            </w:r>
            <w:r>
              <w:rPr>
                <w:noProof/>
                <w:webHidden/>
              </w:rPr>
              <w:fldChar w:fldCharType="separate"/>
            </w:r>
            <w:r>
              <w:rPr>
                <w:noProof/>
                <w:webHidden/>
              </w:rPr>
              <w:t>16</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76" w:history="1">
            <w:r w:rsidRPr="002908E7">
              <w:rPr>
                <w:rStyle w:val="Hyperlink"/>
                <w:noProof/>
              </w:rPr>
              <w:t>3.2</w:t>
            </w:r>
            <w:r>
              <w:rPr>
                <w:rFonts w:eastAsiaTheme="minorEastAsia"/>
                <w:noProof/>
                <w:lang w:eastAsia="en-GB"/>
              </w:rPr>
              <w:tab/>
            </w:r>
            <w:r w:rsidRPr="002908E7">
              <w:rPr>
                <w:rStyle w:val="Hyperlink"/>
                <w:noProof/>
              </w:rPr>
              <w:t>Define</w:t>
            </w:r>
            <w:r>
              <w:rPr>
                <w:noProof/>
                <w:webHidden/>
              </w:rPr>
              <w:tab/>
            </w:r>
            <w:r>
              <w:rPr>
                <w:noProof/>
                <w:webHidden/>
              </w:rPr>
              <w:fldChar w:fldCharType="begin"/>
            </w:r>
            <w:r>
              <w:rPr>
                <w:noProof/>
                <w:webHidden/>
              </w:rPr>
              <w:instrText xml:space="preserve"> PAGEREF _Toc427503676 \h </w:instrText>
            </w:r>
            <w:r>
              <w:rPr>
                <w:noProof/>
                <w:webHidden/>
              </w:rPr>
            </w:r>
            <w:r>
              <w:rPr>
                <w:noProof/>
                <w:webHidden/>
              </w:rPr>
              <w:fldChar w:fldCharType="separate"/>
            </w:r>
            <w:r>
              <w:rPr>
                <w:noProof/>
                <w:webHidden/>
              </w:rPr>
              <w:t>22</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77" w:history="1">
            <w:r w:rsidRPr="002908E7">
              <w:rPr>
                <w:rStyle w:val="Hyperlink"/>
                <w:noProof/>
              </w:rPr>
              <w:t>3.2.1</w:t>
            </w:r>
            <w:r>
              <w:rPr>
                <w:rFonts w:eastAsiaTheme="minorEastAsia"/>
                <w:noProof/>
                <w:lang w:eastAsia="en-GB"/>
              </w:rPr>
              <w:tab/>
            </w:r>
            <w:r w:rsidRPr="002908E7">
              <w:rPr>
                <w:rStyle w:val="Hyperlink"/>
                <w:noProof/>
              </w:rPr>
              <w:t>Preliminary work</w:t>
            </w:r>
            <w:r>
              <w:rPr>
                <w:noProof/>
                <w:webHidden/>
              </w:rPr>
              <w:tab/>
            </w:r>
            <w:r>
              <w:rPr>
                <w:noProof/>
                <w:webHidden/>
              </w:rPr>
              <w:fldChar w:fldCharType="begin"/>
            </w:r>
            <w:r>
              <w:rPr>
                <w:noProof/>
                <w:webHidden/>
              </w:rPr>
              <w:instrText xml:space="preserve"> PAGEREF _Toc427503677 \h </w:instrText>
            </w:r>
            <w:r>
              <w:rPr>
                <w:noProof/>
                <w:webHidden/>
              </w:rPr>
            </w:r>
            <w:r>
              <w:rPr>
                <w:noProof/>
                <w:webHidden/>
              </w:rPr>
              <w:fldChar w:fldCharType="separate"/>
            </w:r>
            <w:r>
              <w:rPr>
                <w:noProof/>
                <w:webHidden/>
              </w:rPr>
              <w:t>22</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78" w:history="1">
            <w:r w:rsidRPr="002908E7">
              <w:rPr>
                <w:rStyle w:val="Hyperlink"/>
                <w:noProof/>
              </w:rPr>
              <w:t>3.2.2</w:t>
            </w:r>
            <w:r>
              <w:rPr>
                <w:rFonts w:eastAsiaTheme="minorEastAsia"/>
                <w:noProof/>
                <w:lang w:eastAsia="en-GB"/>
              </w:rPr>
              <w:tab/>
            </w:r>
            <w:r w:rsidRPr="002908E7">
              <w:rPr>
                <w:rStyle w:val="Hyperlink"/>
                <w:noProof/>
              </w:rPr>
              <w:t>Design of the solution</w:t>
            </w:r>
            <w:r>
              <w:rPr>
                <w:noProof/>
                <w:webHidden/>
              </w:rPr>
              <w:tab/>
            </w:r>
            <w:r>
              <w:rPr>
                <w:noProof/>
                <w:webHidden/>
              </w:rPr>
              <w:fldChar w:fldCharType="begin"/>
            </w:r>
            <w:r>
              <w:rPr>
                <w:noProof/>
                <w:webHidden/>
              </w:rPr>
              <w:instrText xml:space="preserve"> PAGEREF _Toc427503678 \h </w:instrText>
            </w:r>
            <w:r>
              <w:rPr>
                <w:noProof/>
                <w:webHidden/>
              </w:rPr>
            </w:r>
            <w:r>
              <w:rPr>
                <w:noProof/>
                <w:webHidden/>
              </w:rPr>
              <w:fldChar w:fldCharType="separate"/>
            </w:r>
            <w:r>
              <w:rPr>
                <w:noProof/>
                <w:webHidden/>
              </w:rPr>
              <w:t>35</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79" w:history="1">
            <w:r w:rsidRPr="002908E7">
              <w:rPr>
                <w:rStyle w:val="Hyperlink"/>
                <w:noProof/>
              </w:rPr>
              <w:t>3.2.3</w:t>
            </w:r>
            <w:r>
              <w:rPr>
                <w:rFonts w:eastAsiaTheme="minorEastAsia"/>
                <w:noProof/>
                <w:lang w:eastAsia="en-GB"/>
              </w:rPr>
              <w:tab/>
            </w:r>
            <w:r w:rsidRPr="002908E7">
              <w:rPr>
                <w:rStyle w:val="Hyperlink"/>
                <w:noProof/>
              </w:rPr>
              <w:t>Design brief for the next stage</w:t>
            </w:r>
            <w:r>
              <w:rPr>
                <w:noProof/>
                <w:webHidden/>
              </w:rPr>
              <w:tab/>
            </w:r>
            <w:r>
              <w:rPr>
                <w:noProof/>
                <w:webHidden/>
              </w:rPr>
              <w:fldChar w:fldCharType="begin"/>
            </w:r>
            <w:r>
              <w:rPr>
                <w:noProof/>
                <w:webHidden/>
              </w:rPr>
              <w:instrText xml:space="preserve"> PAGEREF _Toc427503679 \h </w:instrText>
            </w:r>
            <w:r>
              <w:rPr>
                <w:noProof/>
                <w:webHidden/>
              </w:rPr>
            </w:r>
            <w:r>
              <w:rPr>
                <w:noProof/>
                <w:webHidden/>
              </w:rPr>
              <w:fldChar w:fldCharType="separate"/>
            </w:r>
            <w:r>
              <w:rPr>
                <w:noProof/>
                <w:webHidden/>
              </w:rPr>
              <w:t>35</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80" w:history="1">
            <w:r w:rsidRPr="002908E7">
              <w:rPr>
                <w:rStyle w:val="Hyperlink"/>
                <w:noProof/>
              </w:rPr>
              <w:t>3.3</w:t>
            </w:r>
            <w:r>
              <w:rPr>
                <w:rFonts w:eastAsiaTheme="minorEastAsia"/>
                <w:noProof/>
                <w:lang w:eastAsia="en-GB"/>
              </w:rPr>
              <w:tab/>
            </w:r>
            <w:r w:rsidRPr="002908E7">
              <w:rPr>
                <w:rStyle w:val="Hyperlink"/>
                <w:noProof/>
              </w:rPr>
              <w:t>Develop</w:t>
            </w:r>
            <w:r>
              <w:rPr>
                <w:noProof/>
                <w:webHidden/>
              </w:rPr>
              <w:tab/>
            </w:r>
            <w:r>
              <w:rPr>
                <w:noProof/>
                <w:webHidden/>
              </w:rPr>
              <w:fldChar w:fldCharType="begin"/>
            </w:r>
            <w:r>
              <w:rPr>
                <w:noProof/>
                <w:webHidden/>
              </w:rPr>
              <w:instrText xml:space="preserve"> PAGEREF _Toc427503680 \h </w:instrText>
            </w:r>
            <w:r>
              <w:rPr>
                <w:noProof/>
                <w:webHidden/>
              </w:rPr>
            </w:r>
            <w:r>
              <w:rPr>
                <w:noProof/>
                <w:webHidden/>
              </w:rPr>
              <w:fldChar w:fldCharType="separate"/>
            </w:r>
            <w:r>
              <w:rPr>
                <w:noProof/>
                <w:webHidden/>
              </w:rPr>
              <w:t>37</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81" w:history="1">
            <w:r w:rsidRPr="002908E7">
              <w:rPr>
                <w:rStyle w:val="Hyperlink"/>
                <w:noProof/>
              </w:rPr>
              <w:t>3.3.1</w:t>
            </w:r>
            <w:r>
              <w:rPr>
                <w:rFonts w:eastAsiaTheme="minorEastAsia"/>
                <w:noProof/>
                <w:lang w:eastAsia="en-GB"/>
              </w:rPr>
              <w:tab/>
            </w:r>
            <w:r w:rsidRPr="002908E7">
              <w:rPr>
                <w:rStyle w:val="Hyperlink"/>
                <w:noProof/>
              </w:rPr>
              <w:t>Report 1 - cases of intentional use of multiple channels for the same issue</w:t>
            </w:r>
            <w:r>
              <w:rPr>
                <w:noProof/>
                <w:webHidden/>
              </w:rPr>
              <w:tab/>
            </w:r>
            <w:r>
              <w:rPr>
                <w:noProof/>
                <w:webHidden/>
              </w:rPr>
              <w:fldChar w:fldCharType="begin"/>
            </w:r>
            <w:r>
              <w:rPr>
                <w:noProof/>
                <w:webHidden/>
              </w:rPr>
              <w:instrText xml:space="preserve"> PAGEREF _Toc427503681 \h </w:instrText>
            </w:r>
            <w:r>
              <w:rPr>
                <w:noProof/>
                <w:webHidden/>
              </w:rPr>
            </w:r>
            <w:r>
              <w:rPr>
                <w:noProof/>
                <w:webHidden/>
              </w:rPr>
              <w:fldChar w:fldCharType="separate"/>
            </w:r>
            <w:r>
              <w:rPr>
                <w:noProof/>
                <w:webHidden/>
              </w:rPr>
              <w:t>37</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82" w:history="1">
            <w:r w:rsidRPr="002908E7">
              <w:rPr>
                <w:rStyle w:val="Hyperlink"/>
                <w:noProof/>
              </w:rPr>
              <w:t>3.3.2</w:t>
            </w:r>
            <w:r>
              <w:rPr>
                <w:rFonts w:eastAsiaTheme="minorEastAsia"/>
                <w:noProof/>
                <w:lang w:eastAsia="en-GB"/>
              </w:rPr>
              <w:tab/>
            </w:r>
            <w:r w:rsidRPr="002908E7">
              <w:rPr>
                <w:rStyle w:val="Hyperlink"/>
                <w:noProof/>
              </w:rPr>
              <w:t>Report 2 - patterns of behaviour across different channels</w:t>
            </w:r>
            <w:r>
              <w:rPr>
                <w:noProof/>
                <w:webHidden/>
              </w:rPr>
              <w:tab/>
            </w:r>
            <w:r>
              <w:rPr>
                <w:noProof/>
                <w:webHidden/>
              </w:rPr>
              <w:fldChar w:fldCharType="begin"/>
            </w:r>
            <w:r>
              <w:rPr>
                <w:noProof/>
                <w:webHidden/>
              </w:rPr>
              <w:instrText xml:space="preserve"> PAGEREF _Toc427503682 \h </w:instrText>
            </w:r>
            <w:r>
              <w:rPr>
                <w:noProof/>
                <w:webHidden/>
              </w:rPr>
            </w:r>
            <w:r>
              <w:rPr>
                <w:noProof/>
                <w:webHidden/>
              </w:rPr>
              <w:fldChar w:fldCharType="separate"/>
            </w:r>
            <w:r>
              <w:rPr>
                <w:noProof/>
                <w:webHidden/>
              </w:rPr>
              <w:t>40</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83" w:history="1">
            <w:r w:rsidRPr="002908E7">
              <w:rPr>
                <w:rStyle w:val="Hyperlink"/>
                <w:noProof/>
              </w:rPr>
              <w:t>3.3.3</w:t>
            </w:r>
            <w:r>
              <w:rPr>
                <w:rFonts w:eastAsiaTheme="minorEastAsia"/>
                <w:noProof/>
                <w:lang w:eastAsia="en-GB"/>
              </w:rPr>
              <w:tab/>
            </w:r>
            <w:r w:rsidRPr="002908E7">
              <w:rPr>
                <w:rStyle w:val="Hyperlink"/>
                <w:noProof/>
              </w:rPr>
              <w:t>Report 3 - who are the primary users of CEC services</w:t>
            </w:r>
            <w:r>
              <w:rPr>
                <w:noProof/>
                <w:webHidden/>
              </w:rPr>
              <w:tab/>
            </w:r>
            <w:r>
              <w:rPr>
                <w:noProof/>
                <w:webHidden/>
              </w:rPr>
              <w:fldChar w:fldCharType="begin"/>
            </w:r>
            <w:r>
              <w:rPr>
                <w:noProof/>
                <w:webHidden/>
              </w:rPr>
              <w:instrText xml:space="preserve"> PAGEREF _Toc427503683 \h </w:instrText>
            </w:r>
            <w:r>
              <w:rPr>
                <w:noProof/>
                <w:webHidden/>
              </w:rPr>
            </w:r>
            <w:r>
              <w:rPr>
                <w:noProof/>
                <w:webHidden/>
              </w:rPr>
              <w:fldChar w:fldCharType="separate"/>
            </w:r>
            <w:r>
              <w:rPr>
                <w:noProof/>
                <w:webHidden/>
              </w:rPr>
              <w:t>41</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84" w:history="1">
            <w:r w:rsidRPr="002908E7">
              <w:rPr>
                <w:rStyle w:val="Hyperlink"/>
                <w:noProof/>
              </w:rPr>
              <w:t>3.4</w:t>
            </w:r>
            <w:r>
              <w:rPr>
                <w:rFonts w:eastAsiaTheme="minorEastAsia"/>
                <w:noProof/>
                <w:lang w:eastAsia="en-GB"/>
              </w:rPr>
              <w:tab/>
            </w:r>
            <w:r w:rsidRPr="002908E7">
              <w:rPr>
                <w:rStyle w:val="Hyperlink"/>
                <w:noProof/>
              </w:rPr>
              <w:t>Deliver</w:t>
            </w:r>
            <w:r>
              <w:rPr>
                <w:noProof/>
                <w:webHidden/>
              </w:rPr>
              <w:tab/>
            </w:r>
            <w:r>
              <w:rPr>
                <w:noProof/>
                <w:webHidden/>
              </w:rPr>
              <w:fldChar w:fldCharType="begin"/>
            </w:r>
            <w:r>
              <w:rPr>
                <w:noProof/>
                <w:webHidden/>
              </w:rPr>
              <w:instrText xml:space="preserve"> PAGEREF _Toc427503684 \h </w:instrText>
            </w:r>
            <w:r>
              <w:rPr>
                <w:noProof/>
                <w:webHidden/>
              </w:rPr>
            </w:r>
            <w:r>
              <w:rPr>
                <w:noProof/>
                <w:webHidden/>
              </w:rPr>
              <w:fldChar w:fldCharType="separate"/>
            </w:r>
            <w:r>
              <w:rPr>
                <w:noProof/>
                <w:webHidden/>
              </w:rPr>
              <w:t>50</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85" w:history="1">
            <w:r w:rsidRPr="002908E7">
              <w:rPr>
                <w:rStyle w:val="Hyperlink"/>
                <w:noProof/>
              </w:rPr>
              <w:t>3.4.1</w:t>
            </w:r>
            <w:r>
              <w:rPr>
                <w:rFonts w:eastAsiaTheme="minorEastAsia"/>
                <w:noProof/>
                <w:lang w:eastAsia="en-GB"/>
              </w:rPr>
              <w:tab/>
            </w:r>
            <w:r w:rsidRPr="002908E7">
              <w:rPr>
                <w:rStyle w:val="Hyperlink"/>
                <w:noProof/>
              </w:rPr>
              <w:t>Presentation at the Council</w:t>
            </w:r>
            <w:r>
              <w:rPr>
                <w:noProof/>
                <w:webHidden/>
              </w:rPr>
              <w:tab/>
            </w:r>
            <w:r>
              <w:rPr>
                <w:noProof/>
                <w:webHidden/>
              </w:rPr>
              <w:fldChar w:fldCharType="begin"/>
            </w:r>
            <w:r>
              <w:rPr>
                <w:noProof/>
                <w:webHidden/>
              </w:rPr>
              <w:instrText xml:space="preserve"> PAGEREF _Toc427503685 \h </w:instrText>
            </w:r>
            <w:r>
              <w:rPr>
                <w:noProof/>
                <w:webHidden/>
              </w:rPr>
            </w:r>
            <w:r>
              <w:rPr>
                <w:noProof/>
                <w:webHidden/>
              </w:rPr>
              <w:fldChar w:fldCharType="separate"/>
            </w:r>
            <w:r>
              <w:rPr>
                <w:noProof/>
                <w:webHidden/>
              </w:rPr>
              <w:t>50</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86" w:history="1">
            <w:r w:rsidRPr="002908E7">
              <w:rPr>
                <w:rStyle w:val="Hyperlink"/>
                <w:noProof/>
              </w:rPr>
              <w:t>3.5</w:t>
            </w:r>
            <w:r>
              <w:rPr>
                <w:rFonts w:eastAsiaTheme="minorEastAsia"/>
                <w:noProof/>
                <w:lang w:eastAsia="en-GB"/>
              </w:rPr>
              <w:tab/>
            </w:r>
            <w:r w:rsidRPr="002908E7">
              <w:rPr>
                <w:rStyle w:val="Hyperlink"/>
                <w:noProof/>
              </w:rPr>
              <w:t>Problems</w:t>
            </w:r>
            <w:r>
              <w:rPr>
                <w:noProof/>
                <w:webHidden/>
              </w:rPr>
              <w:tab/>
            </w:r>
            <w:r>
              <w:rPr>
                <w:noProof/>
                <w:webHidden/>
              </w:rPr>
              <w:fldChar w:fldCharType="begin"/>
            </w:r>
            <w:r>
              <w:rPr>
                <w:noProof/>
                <w:webHidden/>
              </w:rPr>
              <w:instrText xml:space="preserve"> PAGEREF _Toc427503686 \h </w:instrText>
            </w:r>
            <w:r>
              <w:rPr>
                <w:noProof/>
                <w:webHidden/>
              </w:rPr>
            </w:r>
            <w:r>
              <w:rPr>
                <w:noProof/>
                <w:webHidden/>
              </w:rPr>
              <w:fldChar w:fldCharType="separate"/>
            </w:r>
            <w:r>
              <w:rPr>
                <w:noProof/>
                <w:webHidden/>
              </w:rPr>
              <w:t>52</w:t>
            </w:r>
            <w:r>
              <w:rPr>
                <w:noProof/>
                <w:webHidden/>
              </w:rPr>
              <w:fldChar w:fldCharType="end"/>
            </w:r>
          </w:hyperlink>
        </w:p>
        <w:p w:rsidR="00B5607E" w:rsidRDefault="00B5607E">
          <w:pPr>
            <w:pStyle w:val="TOC1"/>
            <w:tabs>
              <w:tab w:val="left" w:pos="440"/>
              <w:tab w:val="right" w:leader="dot" w:pos="9062"/>
            </w:tabs>
            <w:rPr>
              <w:rFonts w:eastAsiaTheme="minorEastAsia"/>
              <w:noProof/>
              <w:lang w:eastAsia="en-GB"/>
            </w:rPr>
          </w:pPr>
          <w:hyperlink w:anchor="_Toc427503687" w:history="1">
            <w:r w:rsidRPr="002908E7">
              <w:rPr>
                <w:rStyle w:val="Hyperlink"/>
                <w:noProof/>
              </w:rPr>
              <w:t>4</w:t>
            </w:r>
            <w:r>
              <w:rPr>
                <w:rFonts w:eastAsiaTheme="minorEastAsia"/>
                <w:noProof/>
                <w:lang w:eastAsia="en-GB"/>
              </w:rPr>
              <w:tab/>
            </w:r>
            <w:r w:rsidRPr="002908E7">
              <w:rPr>
                <w:rStyle w:val="Hyperlink"/>
                <w:noProof/>
              </w:rPr>
              <w:t>Analysis and Evaluation</w:t>
            </w:r>
            <w:r>
              <w:rPr>
                <w:noProof/>
                <w:webHidden/>
              </w:rPr>
              <w:tab/>
            </w:r>
            <w:r>
              <w:rPr>
                <w:noProof/>
                <w:webHidden/>
              </w:rPr>
              <w:fldChar w:fldCharType="begin"/>
            </w:r>
            <w:r>
              <w:rPr>
                <w:noProof/>
                <w:webHidden/>
              </w:rPr>
              <w:instrText xml:space="preserve"> PAGEREF _Toc427503687 \h </w:instrText>
            </w:r>
            <w:r>
              <w:rPr>
                <w:noProof/>
                <w:webHidden/>
              </w:rPr>
            </w:r>
            <w:r>
              <w:rPr>
                <w:noProof/>
                <w:webHidden/>
              </w:rPr>
              <w:fldChar w:fldCharType="separate"/>
            </w:r>
            <w:r>
              <w:rPr>
                <w:noProof/>
                <w:webHidden/>
              </w:rPr>
              <w:t>54</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88" w:history="1">
            <w:r w:rsidRPr="002908E7">
              <w:rPr>
                <w:rStyle w:val="Hyperlink"/>
                <w:noProof/>
              </w:rPr>
              <w:t>4.1</w:t>
            </w:r>
            <w:r>
              <w:rPr>
                <w:rFonts w:eastAsiaTheme="minorEastAsia"/>
                <w:noProof/>
                <w:lang w:eastAsia="en-GB"/>
              </w:rPr>
              <w:tab/>
            </w:r>
            <w:r w:rsidRPr="002908E7">
              <w:rPr>
                <w:rStyle w:val="Hyperlink"/>
                <w:noProof/>
              </w:rPr>
              <w:t>Evaluation of the tools used</w:t>
            </w:r>
            <w:r>
              <w:rPr>
                <w:noProof/>
                <w:webHidden/>
              </w:rPr>
              <w:tab/>
            </w:r>
            <w:r>
              <w:rPr>
                <w:noProof/>
                <w:webHidden/>
              </w:rPr>
              <w:fldChar w:fldCharType="begin"/>
            </w:r>
            <w:r>
              <w:rPr>
                <w:noProof/>
                <w:webHidden/>
              </w:rPr>
              <w:instrText xml:space="preserve"> PAGEREF _Toc427503688 \h </w:instrText>
            </w:r>
            <w:r>
              <w:rPr>
                <w:noProof/>
                <w:webHidden/>
              </w:rPr>
            </w:r>
            <w:r>
              <w:rPr>
                <w:noProof/>
                <w:webHidden/>
              </w:rPr>
              <w:fldChar w:fldCharType="separate"/>
            </w:r>
            <w:r>
              <w:rPr>
                <w:noProof/>
                <w:webHidden/>
              </w:rPr>
              <w:t>54</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89" w:history="1">
            <w:r w:rsidRPr="002908E7">
              <w:rPr>
                <w:rStyle w:val="Hyperlink"/>
                <w:noProof/>
              </w:rPr>
              <w:t>4.1.1</w:t>
            </w:r>
            <w:r>
              <w:rPr>
                <w:rFonts w:eastAsiaTheme="minorEastAsia"/>
                <w:noProof/>
                <w:lang w:eastAsia="en-GB"/>
              </w:rPr>
              <w:tab/>
            </w:r>
            <w:r w:rsidRPr="002908E7">
              <w:rPr>
                <w:rStyle w:val="Hyperlink"/>
                <w:noProof/>
              </w:rPr>
              <w:t>CRM data</w:t>
            </w:r>
            <w:r>
              <w:rPr>
                <w:noProof/>
                <w:webHidden/>
              </w:rPr>
              <w:tab/>
            </w:r>
            <w:r>
              <w:rPr>
                <w:noProof/>
                <w:webHidden/>
              </w:rPr>
              <w:fldChar w:fldCharType="begin"/>
            </w:r>
            <w:r>
              <w:rPr>
                <w:noProof/>
                <w:webHidden/>
              </w:rPr>
              <w:instrText xml:space="preserve"> PAGEREF _Toc427503689 \h </w:instrText>
            </w:r>
            <w:r>
              <w:rPr>
                <w:noProof/>
                <w:webHidden/>
              </w:rPr>
            </w:r>
            <w:r>
              <w:rPr>
                <w:noProof/>
                <w:webHidden/>
              </w:rPr>
              <w:fldChar w:fldCharType="separate"/>
            </w:r>
            <w:r>
              <w:rPr>
                <w:noProof/>
                <w:webHidden/>
              </w:rPr>
              <w:t>54</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90" w:history="1">
            <w:r w:rsidRPr="002908E7">
              <w:rPr>
                <w:rStyle w:val="Hyperlink"/>
                <w:noProof/>
              </w:rPr>
              <w:t>4.1.2</w:t>
            </w:r>
            <w:r>
              <w:rPr>
                <w:rFonts w:eastAsiaTheme="minorEastAsia"/>
                <w:noProof/>
                <w:lang w:eastAsia="en-GB"/>
              </w:rPr>
              <w:tab/>
            </w:r>
            <w:r w:rsidRPr="002908E7">
              <w:rPr>
                <w:rStyle w:val="Hyperlink"/>
                <w:noProof/>
              </w:rPr>
              <w:t>IBM Cognos</w:t>
            </w:r>
            <w:r>
              <w:rPr>
                <w:noProof/>
                <w:webHidden/>
              </w:rPr>
              <w:tab/>
            </w:r>
            <w:r>
              <w:rPr>
                <w:noProof/>
                <w:webHidden/>
              </w:rPr>
              <w:fldChar w:fldCharType="begin"/>
            </w:r>
            <w:r>
              <w:rPr>
                <w:noProof/>
                <w:webHidden/>
              </w:rPr>
              <w:instrText xml:space="preserve"> PAGEREF _Toc427503690 \h </w:instrText>
            </w:r>
            <w:r>
              <w:rPr>
                <w:noProof/>
                <w:webHidden/>
              </w:rPr>
            </w:r>
            <w:r>
              <w:rPr>
                <w:noProof/>
                <w:webHidden/>
              </w:rPr>
              <w:fldChar w:fldCharType="separate"/>
            </w:r>
            <w:r>
              <w:rPr>
                <w:noProof/>
                <w:webHidden/>
              </w:rPr>
              <w:t>55</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91" w:history="1">
            <w:r w:rsidRPr="002908E7">
              <w:rPr>
                <w:rStyle w:val="Hyperlink"/>
                <w:noProof/>
              </w:rPr>
              <w:t>4.2</w:t>
            </w:r>
            <w:r>
              <w:rPr>
                <w:rFonts w:eastAsiaTheme="minorEastAsia"/>
                <w:noProof/>
                <w:lang w:eastAsia="en-GB"/>
              </w:rPr>
              <w:tab/>
            </w:r>
            <w:r w:rsidRPr="002908E7">
              <w:rPr>
                <w:rStyle w:val="Hyperlink"/>
                <w:noProof/>
              </w:rPr>
              <w:t>Evaluation of work undertaken</w:t>
            </w:r>
            <w:r>
              <w:rPr>
                <w:noProof/>
                <w:webHidden/>
              </w:rPr>
              <w:tab/>
            </w:r>
            <w:r>
              <w:rPr>
                <w:noProof/>
                <w:webHidden/>
              </w:rPr>
              <w:fldChar w:fldCharType="begin"/>
            </w:r>
            <w:r>
              <w:rPr>
                <w:noProof/>
                <w:webHidden/>
              </w:rPr>
              <w:instrText xml:space="preserve"> PAGEREF _Toc427503691 \h </w:instrText>
            </w:r>
            <w:r>
              <w:rPr>
                <w:noProof/>
                <w:webHidden/>
              </w:rPr>
            </w:r>
            <w:r>
              <w:rPr>
                <w:noProof/>
                <w:webHidden/>
              </w:rPr>
              <w:fldChar w:fldCharType="separate"/>
            </w:r>
            <w:r>
              <w:rPr>
                <w:noProof/>
                <w:webHidden/>
              </w:rPr>
              <w:t>55</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92" w:history="1">
            <w:r w:rsidRPr="002908E7">
              <w:rPr>
                <w:rStyle w:val="Hyperlink"/>
                <w:noProof/>
              </w:rPr>
              <w:t>4.2.1</w:t>
            </w:r>
            <w:r>
              <w:rPr>
                <w:rFonts w:eastAsiaTheme="minorEastAsia"/>
                <w:noProof/>
                <w:lang w:eastAsia="en-GB"/>
              </w:rPr>
              <w:tab/>
            </w:r>
            <w:r w:rsidRPr="002908E7">
              <w:rPr>
                <w:rStyle w:val="Hyperlink"/>
                <w:noProof/>
              </w:rPr>
              <w:t>Report 1</w:t>
            </w:r>
            <w:r>
              <w:rPr>
                <w:noProof/>
                <w:webHidden/>
              </w:rPr>
              <w:tab/>
            </w:r>
            <w:r>
              <w:rPr>
                <w:noProof/>
                <w:webHidden/>
              </w:rPr>
              <w:fldChar w:fldCharType="begin"/>
            </w:r>
            <w:r>
              <w:rPr>
                <w:noProof/>
                <w:webHidden/>
              </w:rPr>
              <w:instrText xml:space="preserve"> PAGEREF _Toc427503692 \h </w:instrText>
            </w:r>
            <w:r>
              <w:rPr>
                <w:noProof/>
                <w:webHidden/>
              </w:rPr>
            </w:r>
            <w:r>
              <w:rPr>
                <w:noProof/>
                <w:webHidden/>
              </w:rPr>
              <w:fldChar w:fldCharType="separate"/>
            </w:r>
            <w:r>
              <w:rPr>
                <w:noProof/>
                <w:webHidden/>
              </w:rPr>
              <w:t>55</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93" w:history="1">
            <w:r w:rsidRPr="002908E7">
              <w:rPr>
                <w:rStyle w:val="Hyperlink"/>
                <w:noProof/>
              </w:rPr>
              <w:t>4.2.2</w:t>
            </w:r>
            <w:r>
              <w:rPr>
                <w:rFonts w:eastAsiaTheme="minorEastAsia"/>
                <w:noProof/>
                <w:lang w:eastAsia="en-GB"/>
              </w:rPr>
              <w:tab/>
            </w:r>
            <w:r w:rsidRPr="002908E7">
              <w:rPr>
                <w:rStyle w:val="Hyperlink"/>
                <w:noProof/>
              </w:rPr>
              <w:t>Report 2</w:t>
            </w:r>
            <w:r>
              <w:rPr>
                <w:noProof/>
                <w:webHidden/>
              </w:rPr>
              <w:tab/>
            </w:r>
            <w:r>
              <w:rPr>
                <w:noProof/>
                <w:webHidden/>
              </w:rPr>
              <w:fldChar w:fldCharType="begin"/>
            </w:r>
            <w:r>
              <w:rPr>
                <w:noProof/>
                <w:webHidden/>
              </w:rPr>
              <w:instrText xml:space="preserve"> PAGEREF _Toc427503693 \h </w:instrText>
            </w:r>
            <w:r>
              <w:rPr>
                <w:noProof/>
                <w:webHidden/>
              </w:rPr>
            </w:r>
            <w:r>
              <w:rPr>
                <w:noProof/>
                <w:webHidden/>
              </w:rPr>
              <w:fldChar w:fldCharType="separate"/>
            </w:r>
            <w:r>
              <w:rPr>
                <w:noProof/>
                <w:webHidden/>
              </w:rPr>
              <w:t>56</w:t>
            </w:r>
            <w:r>
              <w:rPr>
                <w:noProof/>
                <w:webHidden/>
              </w:rPr>
              <w:fldChar w:fldCharType="end"/>
            </w:r>
          </w:hyperlink>
        </w:p>
        <w:p w:rsidR="00B5607E" w:rsidRDefault="00B5607E">
          <w:pPr>
            <w:pStyle w:val="TOC3"/>
            <w:tabs>
              <w:tab w:val="left" w:pos="1320"/>
              <w:tab w:val="right" w:leader="dot" w:pos="9062"/>
            </w:tabs>
            <w:rPr>
              <w:rFonts w:eastAsiaTheme="minorEastAsia"/>
              <w:noProof/>
              <w:lang w:eastAsia="en-GB"/>
            </w:rPr>
          </w:pPr>
          <w:hyperlink w:anchor="_Toc427503694" w:history="1">
            <w:r w:rsidRPr="002908E7">
              <w:rPr>
                <w:rStyle w:val="Hyperlink"/>
                <w:noProof/>
              </w:rPr>
              <w:t>4.2.3</w:t>
            </w:r>
            <w:r>
              <w:rPr>
                <w:rFonts w:eastAsiaTheme="minorEastAsia"/>
                <w:noProof/>
                <w:lang w:eastAsia="en-GB"/>
              </w:rPr>
              <w:tab/>
            </w:r>
            <w:r w:rsidRPr="002908E7">
              <w:rPr>
                <w:rStyle w:val="Hyperlink"/>
                <w:noProof/>
              </w:rPr>
              <w:t>Report 3</w:t>
            </w:r>
            <w:r>
              <w:rPr>
                <w:noProof/>
                <w:webHidden/>
              </w:rPr>
              <w:tab/>
            </w:r>
            <w:r>
              <w:rPr>
                <w:noProof/>
                <w:webHidden/>
              </w:rPr>
              <w:fldChar w:fldCharType="begin"/>
            </w:r>
            <w:r>
              <w:rPr>
                <w:noProof/>
                <w:webHidden/>
              </w:rPr>
              <w:instrText xml:space="preserve"> PAGEREF _Toc427503694 \h </w:instrText>
            </w:r>
            <w:r>
              <w:rPr>
                <w:noProof/>
                <w:webHidden/>
              </w:rPr>
            </w:r>
            <w:r>
              <w:rPr>
                <w:noProof/>
                <w:webHidden/>
              </w:rPr>
              <w:fldChar w:fldCharType="separate"/>
            </w:r>
            <w:r>
              <w:rPr>
                <w:noProof/>
                <w:webHidden/>
              </w:rPr>
              <w:t>56</w:t>
            </w:r>
            <w:r>
              <w:rPr>
                <w:noProof/>
                <w:webHidden/>
              </w:rPr>
              <w:fldChar w:fldCharType="end"/>
            </w:r>
          </w:hyperlink>
        </w:p>
        <w:p w:rsidR="00B5607E" w:rsidRDefault="00B5607E">
          <w:pPr>
            <w:pStyle w:val="TOC2"/>
            <w:tabs>
              <w:tab w:val="left" w:pos="880"/>
              <w:tab w:val="right" w:leader="dot" w:pos="9062"/>
            </w:tabs>
            <w:rPr>
              <w:rFonts w:eastAsiaTheme="minorEastAsia"/>
              <w:noProof/>
              <w:lang w:eastAsia="en-GB"/>
            </w:rPr>
          </w:pPr>
          <w:hyperlink w:anchor="_Toc427503695" w:history="1">
            <w:r w:rsidRPr="002908E7">
              <w:rPr>
                <w:rStyle w:val="Hyperlink"/>
                <w:noProof/>
              </w:rPr>
              <w:t>4.3</w:t>
            </w:r>
            <w:r>
              <w:rPr>
                <w:rFonts w:eastAsiaTheme="minorEastAsia"/>
                <w:noProof/>
                <w:lang w:eastAsia="en-GB"/>
              </w:rPr>
              <w:tab/>
            </w:r>
            <w:r w:rsidRPr="002908E7">
              <w:rPr>
                <w:rStyle w:val="Hyperlink"/>
                <w:noProof/>
              </w:rPr>
              <w:t>Evaluation of methodology used</w:t>
            </w:r>
            <w:r>
              <w:rPr>
                <w:noProof/>
                <w:webHidden/>
              </w:rPr>
              <w:tab/>
            </w:r>
            <w:r>
              <w:rPr>
                <w:noProof/>
                <w:webHidden/>
              </w:rPr>
              <w:fldChar w:fldCharType="begin"/>
            </w:r>
            <w:r>
              <w:rPr>
                <w:noProof/>
                <w:webHidden/>
              </w:rPr>
              <w:instrText xml:space="preserve"> PAGEREF _Toc427503695 \h </w:instrText>
            </w:r>
            <w:r>
              <w:rPr>
                <w:noProof/>
                <w:webHidden/>
              </w:rPr>
            </w:r>
            <w:r>
              <w:rPr>
                <w:noProof/>
                <w:webHidden/>
              </w:rPr>
              <w:fldChar w:fldCharType="separate"/>
            </w:r>
            <w:r>
              <w:rPr>
                <w:noProof/>
                <w:webHidden/>
              </w:rPr>
              <w:t>56</w:t>
            </w:r>
            <w:r>
              <w:rPr>
                <w:noProof/>
                <w:webHidden/>
              </w:rPr>
              <w:fldChar w:fldCharType="end"/>
            </w:r>
          </w:hyperlink>
        </w:p>
        <w:p w:rsidR="00B5607E" w:rsidRDefault="00B5607E">
          <w:pPr>
            <w:pStyle w:val="TOC1"/>
            <w:tabs>
              <w:tab w:val="left" w:pos="440"/>
              <w:tab w:val="right" w:leader="dot" w:pos="9062"/>
            </w:tabs>
            <w:rPr>
              <w:rFonts w:eastAsiaTheme="minorEastAsia"/>
              <w:noProof/>
              <w:lang w:eastAsia="en-GB"/>
            </w:rPr>
          </w:pPr>
          <w:hyperlink w:anchor="_Toc427503696" w:history="1">
            <w:r w:rsidRPr="002908E7">
              <w:rPr>
                <w:rStyle w:val="Hyperlink"/>
                <w:noProof/>
              </w:rPr>
              <w:t>5</w:t>
            </w:r>
            <w:r>
              <w:rPr>
                <w:rFonts w:eastAsiaTheme="minorEastAsia"/>
                <w:noProof/>
                <w:lang w:eastAsia="en-GB"/>
              </w:rPr>
              <w:tab/>
            </w:r>
            <w:r w:rsidRPr="002908E7">
              <w:rPr>
                <w:rStyle w:val="Hyperlink"/>
                <w:noProof/>
              </w:rPr>
              <w:t>Conclusion</w:t>
            </w:r>
            <w:r>
              <w:rPr>
                <w:noProof/>
                <w:webHidden/>
              </w:rPr>
              <w:tab/>
            </w:r>
            <w:r>
              <w:rPr>
                <w:noProof/>
                <w:webHidden/>
              </w:rPr>
              <w:fldChar w:fldCharType="begin"/>
            </w:r>
            <w:r>
              <w:rPr>
                <w:noProof/>
                <w:webHidden/>
              </w:rPr>
              <w:instrText xml:space="preserve"> PAGEREF _Toc427503696 \h </w:instrText>
            </w:r>
            <w:r>
              <w:rPr>
                <w:noProof/>
                <w:webHidden/>
              </w:rPr>
            </w:r>
            <w:r>
              <w:rPr>
                <w:noProof/>
                <w:webHidden/>
              </w:rPr>
              <w:fldChar w:fldCharType="separate"/>
            </w:r>
            <w:r>
              <w:rPr>
                <w:noProof/>
                <w:webHidden/>
              </w:rPr>
              <w:t>57</w:t>
            </w:r>
            <w:r>
              <w:rPr>
                <w:noProof/>
                <w:webHidden/>
              </w:rPr>
              <w:fldChar w:fldCharType="end"/>
            </w:r>
          </w:hyperlink>
        </w:p>
        <w:p w:rsidR="00B5607E" w:rsidRDefault="00B5607E">
          <w:pPr>
            <w:pStyle w:val="TOC1"/>
            <w:tabs>
              <w:tab w:val="left" w:pos="440"/>
              <w:tab w:val="right" w:leader="dot" w:pos="9062"/>
            </w:tabs>
            <w:rPr>
              <w:rFonts w:eastAsiaTheme="minorEastAsia"/>
              <w:noProof/>
              <w:lang w:eastAsia="en-GB"/>
            </w:rPr>
          </w:pPr>
          <w:hyperlink w:anchor="_Toc427503697" w:history="1">
            <w:r w:rsidRPr="002908E7">
              <w:rPr>
                <w:rStyle w:val="Hyperlink"/>
                <w:noProof/>
              </w:rPr>
              <w:t>6</w:t>
            </w:r>
            <w:r>
              <w:rPr>
                <w:rFonts w:eastAsiaTheme="minorEastAsia"/>
                <w:noProof/>
                <w:lang w:eastAsia="en-GB"/>
              </w:rPr>
              <w:tab/>
            </w:r>
            <w:r w:rsidRPr="002908E7">
              <w:rPr>
                <w:rStyle w:val="Hyperlink"/>
                <w:noProof/>
              </w:rPr>
              <w:t>Appendix A – list of files created during the project</w:t>
            </w:r>
            <w:r>
              <w:rPr>
                <w:noProof/>
                <w:webHidden/>
              </w:rPr>
              <w:tab/>
            </w:r>
            <w:r>
              <w:rPr>
                <w:noProof/>
                <w:webHidden/>
              </w:rPr>
              <w:fldChar w:fldCharType="begin"/>
            </w:r>
            <w:r>
              <w:rPr>
                <w:noProof/>
                <w:webHidden/>
              </w:rPr>
              <w:instrText xml:space="preserve"> PAGEREF _Toc427503697 \h </w:instrText>
            </w:r>
            <w:r>
              <w:rPr>
                <w:noProof/>
                <w:webHidden/>
              </w:rPr>
            </w:r>
            <w:r>
              <w:rPr>
                <w:noProof/>
                <w:webHidden/>
              </w:rPr>
              <w:fldChar w:fldCharType="separate"/>
            </w:r>
            <w:r>
              <w:rPr>
                <w:noProof/>
                <w:webHidden/>
              </w:rPr>
              <w:t>59</w:t>
            </w:r>
            <w:r>
              <w:rPr>
                <w:noProof/>
                <w:webHidden/>
              </w:rPr>
              <w:fldChar w:fldCharType="end"/>
            </w:r>
          </w:hyperlink>
        </w:p>
        <w:p w:rsidR="00B5607E" w:rsidRDefault="00B5607E">
          <w:pPr>
            <w:pStyle w:val="TOC1"/>
            <w:tabs>
              <w:tab w:val="left" w:pos="440"/>
              <w:tab w:val="right" w:leader="dot" w:pos="9062"/>
            </w:tabs>
            <w:rPr>
              <w:rFonts w:eastAsiaTheme="minorEastAsia"/>
              <w:noProof/>
              <w:lang w:eastAsia="en-GB"/>
            </w:rPr>
          </w:pPr>
          <w:hyperlink w:anchor="_Toc427503698" w:history="1">
            <w:r w:rsidRPr="002908E7">
              <w:rPr>
                <w:rStyle w:val="Hyperlink"/>
                <w:noProof/>
              </w:rPr>
              <w:t>7</w:t>
            </w:r>
            <w:r>
              <w:rPr>
                <w:rFonts w:eastAsiaTheme="minorEastAsia"/>
                <w:noProof/>
                <w:lang w:eastAsia="en-GB"/>
              </w:rPr>
              <w:tab/>
            </w:r>
            <w:r w:rsidRPr="002908E7">
              <w:rPr>
                <w:rStyle w:val="Hyperlink"/>
                <w:noProof/>
              </w:rPr>
              <w:t>Appendix B</w:t>
            </w:r>
            <w:r>
              <w:rPr>
                <w:noProof/>
                <w:webHidden/>
              </w:rPr>
              <w:tab/>
            </w:r>
            <w:r>
              <w:rPr>
                <w:noProof/>
                <w:webHidden/>
              </w:rPr>
              <w:fldChar w:fldCharType="begin"/>
            </w:r>
            <w:r>
              <w:rPr>
                <w:noProof/>
                <w:webHidden/>
              </w:rPr>
              <w:instrText xml:space="preserve"> PAGEREF _Toc427503698 \h </w:instrText>
            </w:r>
            <w:r>
              <w:rPr>
                <w:noProof/>
                <w:webHidden/>
              </w:rPr>
            </w:r>
            <w:r>
              <w:rPr>
                <w:noProof/>
                <w:webHidden/>
              </w:rPr>
              <w:fldChar w:fldCharType="separate"/>
            </w:r>
            <w:r>
              <w:rPr>
                <w:noProof/>
                <w:webHidden/>
              </w:rPr>
              <w:t>62</w:t>
            </w:r>
            <w:r>
              <w:rPr>
                <w:noProof/>
                <w:webHidden/>
              </w:rPr>
              <w:fldChar w:fldCharType="end"/>
            </w:r>
          </w:hyperlink>
        </w:p>
        <w:p w:rsidR="00B5607E" w:rsidRDefault="00B5607E">
          <w:pPr>
            <w:pStyle w:val="TOC1"/>
            <w:tabs>
              <w:tab w:val="left" w:pos="440"/>
              <w:tab w:val="right" w:leader="dot" w:pos="9062"/>
            </w:tabs>
            <w:rPr>
              <w:rFonts w:eastAsiaTheme="minorEastAsia"/>
              <w:noProof/>
              <w:lang w:eastAsia="en-GB"/>
            </w:rPr>
          </w:pPr>
          <w:hyperlink w:anchor="_Toc427503699" w:history="1">
            <w:r w:rsidRPr="002908E7">
              <w:rPr>
                <w:rStyle w:val="Hyperlink"/>
                <w:noProof/>
              </w:rPr>
              <w:t>8</w:t>
            </w:r>
            <w:r>
              <w:rPr>
                <w:rFonts w:eastAsiaTheme="minorEastAsia"/>
                <w:noProof/>
                <w:lang w:eastAsia="en-GB"/>
              </w:rPr>
              <w:tab/>
            </w:r>
            <w:r w:rsidRPr="002908E7">
              <w:rPr>
                <w:rStyle w:val="Hyperlink"/>
                <w:noProof/>
              </w:rPr>
              <w:t>Bibliography</w:t>
            </w:r>
            <w:r>
              <w:rPr>
                <w:noProof/>
                <w:webHidden/>
              </w:rPr>
              <w:tab/>
            </w:r>
            <w:r>
              <w:rPr>
                <w:noProof/>
                <w:webHidden/>
              </w:rPr>
              <w:fldChar w:fldCharType="begin"/>
            </w:r>
            <w:r>
              <w:rPr>
                <w:noProof/>
                <w:webHidden/>
              </w:rPr>
              <w:instrText xml:space="preserve"> PAGEREF _Toc427503699 \h </w:instrText>
            </w:r>
            <w:r>
              <w:rPr>
                <w:noProof/>
                <w:webHidden/>
              </w:rPr>
            </w:r>
            <w:r>
              <w:rPr>
                <w:noProof/>
                <w:webHidden/>
              </w:rPr>
              <w:fldChar w:fldCharType="separate"/>
            </w:r>
            <w:r>
              <w:rPr>
                <w:noProof/>
                <w:webHidden/>
              </w:rPr>
              <w:t>63</w:t>
            </w:r>
            <w:r>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7503652"/>
      <w:r>
        <w:lastRenderedPageBreak/>
        <w:t>Introduction</w:t>
      </w:r>
      <w:bookmarkEnd w:id="0"/>
    </w:p>
    <w:p w:rsidR="00D43E40" w:rsidRDefault="00D43E40" w:rsidP="008B1BC5">
      <w:pPr>
        <w:jc w:val="both"/>
      </w:pPr>
      <w:r>
        <w:t>Over the last few years, the School of Informatics has been collaborating with the City of Edinburgh Council in the area of open data in initiatives such as the Smart Data Hack and the Council's EdinburghApps hackathons.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7503653"/>
      <w:r>
        <w:t>Context</w:t>
      </w:r>
      <w:bookmarkEnd w:id="1"/>
    </w:p>
    <w:p w:rsidR="00D851F1"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informed design o</w:t>
      </w:r>
      <w:r w:rsidR="003C5F40">
        <w:t>f interfaces and</w:t>
      </w:r>
      <w:r w:rsidR="008B1BC5">
        <w:t xml:space="preserve"> web-forms, increase in </w:t>
      </w:r>
      <w:r w:rsidR="003C5F40">
        <w:t xml:space="preserve">the </w:t>
      </w:r>
      <w:r w:rsidR="008B1BC5">
        <w:t>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7503654"/>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7503655"/>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w:t>
      </w:r>
      <w:r w:rsidR="003C5F40">
        <w:t xml:space="preserve"> driven</w:t>
      </w:r>
      <w:r w:rsidR="00B26D1A">
        <w:t xml:space="preserve">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w:t>
      </w:r>
      <w:r w:rsidR="003C5F40">
        <w:t>limited</w:t>
      </w:r>
      <w:r w:rsidR="00B26D1A">
        <w:t xml:space="preserve">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7503656"/>
      <w:r>
        <w:lastRenderedPageBreak/>
        <w:t>Background</w:t>
      </w:r>
      <w:bookmarkEnd w:id="4"/>
    </w:p>
    <w:p w:rsidR="00701C80" w:rsidRDefault="00701C80" w:rsidP="008B1BC5">
      <w:pPr>
        <w:pStyle w:val="Heading2"/>
        <w:jc w:val="both"/>
      </w:pPr>
      <w:bookmarkStart w:id="5" w:name="_Toc427503657"/>
      <w:r>
        <w:t>User Centred Design</w:t>
      </w:r>
      <w:bookmarkEnd w:id="5"/>
    </w:p>
    <w:p w:rsidR="00FC3E73" w:rsidRDefault="00FC3E73" w:rsidP="008B1BC5">
      <w:pPr>
        <w:pStyle w:val="Heading3"/>
        <w:jc w:val="both"/>
      </w:pPr>
      <w:bookmarkStart w:id="6" w:name="_Toc427503658"/>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centered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r w:rsidRPr="00EC1B26">
        <w:rPr>
          <w:noProof/>
        </w:rPr>
        <w:t>(Ritter et al. 2014)</w:t>
      </w:r>
      <w:r>
        <w:fldChar w:fldCharType="end"/>
      </w:r>
      <w:r>
        <w:t xml:space="preserve">. It also emphasized the involvement of the user in the design process instead of </w:t>
      </w:r>
      <w:r w:rsidR="005C1797">
        <w:t xml:space="preserve">treating him </w:t>
      </w:r>
      <w:r>
        <w:t xml:space="preserve">purely </w:t>
      </w:r>
      <w:r w:rsidR="00F05749">
        <w:t>a</w:t>
      </w:r>
      <w:r w:rsidR="00377939">
        <w:t>s a</w:t>
      </w:r>
      <w:r w:rsidR="00F05749">
        <w:t xml:space="preserve">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7503659"/>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7503660"/>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Verganti </w:t>
      </w:r>
      <w:r w:rsidR="00377939">
        <w:t>introduces the concept of</w:t>
      </w:r>
      <w:r>
        <w:t xml:space="preserve">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Verganti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r>
        <w:t>Artemide,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Alessi,</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w:t>
      </w:r>
      <w:r w:rsidR="00377939">
        <w:t>s not discredit it</w:t>
      </w:r>
      <w:r>
        <w:t>.</w:t>
      </w:r>
    </w:p>
    <w:p w:rsidR="00B153D4" w:rsidRDefault="00B153D4" w:rsidP="008B1BC5">
      <w:pPr>
        <w:pStyle w:val="Heading2"/>
        <w:jc w:val="both"/>
      </w:pPr>
      <w:bookmarkStart w:id="9" w:name="_Toc427503661"/>
      <w:r>
        <w:lastRenderedPageBreak/>
        <w:t>Data-driven design</w:t>
      </w:r>
      <w:bookmarkEnd w:id="9"/>
    </w:p>
    <w:p w:rsidR="00997095" w:rsidRDefault="00997095" w:rsidP="00997095">
      <w:pPr>
        <w:jc w:val="both"/>
      </w:pPr>
      <w:r>
        <w:t xml:space="preserve">Data-driven design is an emerging field of study that gained popularity with the digitization of our world and in particular with </w:t>
      </w:r>
      <w:r w:rsidR="00377939">
        <w:t xml:space="preserve">what is known as </w:t>
      </w:r>
      <w:r>
        <w:t xml:space="preserve">big data. The premise of data-driven design is an additional layer of perception provided by data collection and processing, previously unavailable to humans. Although the practices of data-driven design are far from being well established, more and more voices are being raised that consider it a very viable tool when used properly with other methods </w:t>
      </w:r>
      <w:r>
        <w:fldChar w:fldCharType="begin" w:fldLock="1"/>
      </w:r>
      <w:r w:rsidR="006F5732">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476511">
        <w:rPr>
          <w:noProof/>
        </w:rPr>
        <w:t>(Neirotti et al. 2014)</w:t>
      </w:r>
      <w:r>
        <w:fldChar w:fldCharType="end"/>
      </w:r>
      <w:r>
        <w:t>.</w:t>
      </w:r>
    </w:p>
    <w:p w:rsidR="00997095" w:rsidRDefault="00997095" w:rsidP="00997095">
      <w:pPr>
        <w:pStyle w:val="Heading3"/>
      </w:pPr>
      <w:bookmarkStart w:id="10" w:name="_Toc427503662"/>
      <w:r>
        <w:t>What would a cup say if it could speak?</w:t>
      </w:r>
      <w:bookmarkEnd w:id="10"/>
    </w:p>
    <w:p w:rsidR="006F5732" w:rsidRDefault="00476511" w:rsidP="008B1BC5">
      <w:pPr>
        <w:jc w:val="both"/>
      </w:pPr>
      <w:r>
        <w:t xml:space="preserve">Data can be used to </w:t>
      </w:r>
      <w:r w:rsidR="00997095">
        <w:t>drive t</w:t>
      </w:r>
      <w:r w:rsidR="00C51D66">
        <w:t xml:space="preserve">he design of many things. Common areas of use of data-driven design in Informatics include </w:t>
      </w:r>
      <w:r>
        <w:t>websites</w:t>
      </w:r>
      <w:r w:rsidR="00997095">
        <w:t xml:space="preserve"> (web analytics) or</w:t>
      </w:r>
      <w:r>
        <w:t xml:space="preserve"> mobile apps</w:t>
      </w:r>
      <w:r w:rsidR="00997095">
        <w:t>. A designer can change the layout of a website and in real time analyse what impact on the behaviour of the user it has</w:t>
      </w:r>
      <w:r w:rsidR="006F5732">
        <w:t xml:space="preserve"> </w:t>
      </w:r>
      <w:r w:rsidR="006F5732">
        <w:fldChar w:fldCharType="begin" w:fldLock="1"/>
      </w:r>
      <w:r w:rsidR="00BF6142">
        <w:instrText>ADDIN CSL_CITATION { "citationItems" : [ { "id" : "ITEM-1", "itemData" : { "URL" : "http://www.csiro.au/en/Research/DPF/Areas/The-digital-economy/Digital-service-delivery/LATTE", "accessed" : { "date-parts" : [ [ "2015", "8", "11" ] ] }, "author" : [ { "dropping-particle" : "", "family" : "CSIRO", "given" : "", "non-dropping-particle" : "", "parse-names" : false, "suffix" : "" } ], "id" : "ITEM-1", "issued" : { "date-parts" : [ [ "2015" ] ] }, "title" : "LATTE: creating more intuitive website experiences", "type" : "webpage" }, "uris" : [ "http://www.mendeley.com/documents/?uuid=aca74dfd-5e7a-44d9-af79-099ea8e3ed9c" ] } ], "mendeley" : { "formattedCitation" : "(CSIRO 2015a)", "plainTextFormattedCitation" : "(CSIRO 2015a)", "previouslyFormattedCitation" : "(CSIRO 2015a)" }, "properties" : { "noteIndex" : 0 }, "schema" : "https://github.com/citation-style-language/schema/raw/master/csl-citation.json" }</w:instrText>
      </w:r>
      <w:r w:rsidR="006F5732">
        <w:fldChar w:fldCharType="separate"/>
      </w:r>
      <w:r w:rsidR="00BF6142" w:rsidRPr="00BF6142">
        <w:rPr>
          <w:noProof/>
        </w:rPr>
        <w:t>(CSIRO 2015a)</w:t>
      </w:r>
      <w:r w:rsidR="006F5732">
        <w:fldChar w:fldCharType="end"/>
      </w:r>
      <w:r w:rsidR="006F5732">
        <w:t>.</w:t>
      </w:r>
    </w:p>
    <w:p w:rsidR="00C058C2" w:rsidRDefault="006F5732" w:rsidP="008B1BC5">
      <w:pPr>
        <w:jc w:val="both"/>
      </w:pPr>
      <w:r>
        <w:t xml:space="preserve">However, computational systems are </w:t>
      </w:r>
      <w:r w:rsidR="00C058C2">
        <w:t>being used for much more than just reading websites</w:t>
      </w:r>
      <w:r>
        <w:t xml:space="preserve">. Vizie is a tool analysing social media feeds and it is able to inform government institutions about a failure of a service, provide situational awareness in emergencies or simply help </w:t>
      </w:r>
      <w:r w:rsidR="00BF6142">
        <w:t xml:space="preserve">being in touch with citizens by informing about major topics of the day </w:t>
      </w:r>
      <w:r w:rsidR="00BF6142">
        <w:fldChar w:fldCharType="begin" w:fldLock="1"/>
      </w:r>
      <w:r w:rsidR="00BF6142">
        <w:instrText>ADDIN CSL_CITATION { "citationItems" : [ { "id" : "ITEM-1", "itemData" : { "URL" : "http://www.csiro.au/en/Research/DPF/Areas/The-digital-economy/Digital-service-delivery/Vizie", "author" : [ { "dropping-particle" : "", "family" : "CSIRO", "given" : "", "non-dropping-particle" : "", "parse-names" : false, "suffix" : "" } ], "id" : "ITEM-1", "issued" : { "date-parts" : [ [ "2015" ] ] }, "title" : "Vizie: connecting with customers through social media", "type" : "webpage" }, "uris" : [ "http://www.mendeley.com/documents/?uuid=2e9a5a14-2058-488f-8d09-5e48a3a30591" ] } ], "mendeley" : { "formattedCitation" : "(CSIRO 2015b)", "plainTextFormattedCitation" : "(CSIRO 2015b)", "previouslyFormattedCitation" : "(CSIRO 2015b)" }, "properties" : { "noteIndex" : 0 }, "schema" : "https://github.com/citation-style-language/schema/raw/master/csl-citation.json" }</w:instrText>
      </w:r>
      <w:r w:rsidR="00BF6142">
        <w:fldChar w:fldCharType="separate"/>
      </w:r>
      <w:r w:rsidR="00BF6142" w:rsidRPr="00BF6142">
        <w:rPr>
          <w:noProof/>
        </w:rPr>
        <w:t>(CSIRO 2015b)</w:t>
      </w:r>
      <w:r w:rsidR="00BF6142">
        <w:fldChar w:fldCharType="end"/>
      </w:r>
      <w:r w:rsidR="00BF6142">
        <w:t>. In</w:t>
      </w:r>
      <w:r w:rsidR="00C058C2">
        <w:t xml:space="preserve"> one</w:t>
      </w:r>
      <w:r w:rsidR="00BF6142">
        <w:t xml:space="preserve"> case</w:t>
      </w:r>
      <w:r w:rsidR="00C058C2">
        <w:t>,</w:t>
      </w:r>
      <w:r w:rsidR="00BF6142">
        <w:t xml:space="preserve"> social media is</w:t>
      </w:r>
      <w:r w:rsidR="00C058C2">
        <w:t xml:space="preserve"> actually</w:t>
      </w:r>
      <w:r w:rsidR="00BF6142">
        <w:t xml:space="preserve"> the main</w:t>
      </w:r>
      <w:r w:rsidR="00C058C2">
        <w:t>, preferred</w:t>
      </w:r>
      <w:r w:rsidR="00BF6142">
        <w:t xml:space="preserve"> way of communicating with a government institution </w:t>
      </w:r>
      <w:r w:rsidR="00C058C2">
        <w:t>–</w:t>
      </w:r>
      <w:r w:rsidR="00BF6142">
        <w:t xml:space="preserve"> for </w:t>
      </w:r>
      <w:r w:rsidR="00C058C2">
        <w:t>better</w:t>
      </w:r>
      <w:r w:rsidR="00BF6142">
        <w:t xml:space="preserve"> or for worse</w:t>
      </w:r>
      <w:r w:rsidR="00C058C2">
        <w:t xml:space="preserve"> </w:t>
      </w:r>
      <w:r w:rsidR="00C058C2">
        <w:fldChar w:fldCharType="begin" w:fldLock="1"/>
      </w:r>
      <w:r w:rsidR="00B45F13">
        <w:instrText>ADDIN CSL_CITATION { "citationItems" : [ { "id" : "ITEM-1", "itemData" : { "URL" : "https://medium.com/@socialmachines/the-incredible-jun-a-town-that-runs-on-social-media-49d3d0d4590", "accessed" : { "date-parts" : [ [ "2015", "8", "11" ] ] }, "author" : [ { "dropping-particle" : "", "family" : "MIT Media Lab", "given" : "", "non-dropping-particle" : "", "parse-names" : false, "suffix" : "" } ], "id" : "ITEM-1", "issued" : { "date-parts" : [ [ "2015" ] ] }, "title" : "The Incredible Jun: A Town that Runs on Social Media", "type" : "webpage" }, "uris" : [ "http://www.mendeley.com/documents/?uuid=7cd9f53a-6bc9-4cec-b266-de76cacbf7ea" ] } ], "mendeley" : { "formattedCitation" : "(MIT Media Lab 2015)", "plainTextFormattedCitation" : "(MIT Media Lab 2015)", "previouslyFormattedCitation" : "(MIT Media Lab 2015)" }, "properties" : { "noteIndex" : 0 }, "schema" : "https://github.com/citation-style-language/schema/raw/master/csl-citation.json" }</w:instrText>
      </w:r>
      <w:r w:rsidR="00C058C2">
        <w:fldChar w:fldCharType="separate"/>
      </w:r>
      <w:r w:rsidR="00C058C2" w:rsidRPr="00C058C2">
        <w:rPr>
          <w:noProof/>
        </w:rPr>
        <w:t>(MIT Media Lab 2015)</w:t>
      </w:r>
      <w:r w:rsidR="00C058C2">
        <w:fldChar w:fldCharType="end"/>
      </w:r>
      <w:r w:rsidR="00C058C2">
        <w:t>.</w:t>
      </w:r>
    </w:p>
    <w:p w:rsidR="00E750A1" w:rsidRDefault="00C058C2" w:rsidP="008B1BC5">
      <w:pPr>
        <w:jc w:val="both"/>
      </w:pPr>
      <w:r>
        <w:t xml:space="preserve">The Internet of Things (IoT) </w:t>
      </w:r>
      <w:r w:rsidR="009A5111">
        <w:t>is another case of digitization entering our lives.</w:t>
      </w:r>
      <w:r w:rsidR="00E520AA">
        <w:t xml:space="preserve"> We are instrumenting objects in our surroundings </w:t>
      </w:r>
      <w:r w:rsidR="00377939">
        <w:t>“</w:t>
      </w:r>
      <w:r w:rsidR="00E520AA">
        <w:t>giving them a voice</w:t>
      </w:r>
      <w:r w:rsidR="00377939">
        <w:t>”</w:t>
      </w:r>
      <w:r w:rsidR="00E520AA">
        <w:t>.</w:t>
      </w:r>
      <w:r w:rsidR="009A5111">
        <w:t xml:space="preserve"> IoT </w:t>
      </w:r>
      <w:r>
        <w:t xml:space="preserve">devices </w:t>
      </w:r>
      <w:r w:rsidR="00E750A1">
        <w:t>will generate a lot of data about their users</w:t>
      </w:r>
      <w:r w:rsidR="00B45F13">
        <w:t xml:space="preserve"> and </w:t>
      </w:r>
      <w:r w:rsidR="009A5111">
        <w:t xml:space="preserve">the devices </w:t>
      </w:r>
      <w:r w:rsidR="00B45F13">
        <w:t>themselves</w:t>
      </w:r>
      <w:r w:rsidR="00E750A1">
        <w:t xml:space="preserve">. </w:t>
      </w:r>
      <w:r w:rsidR="00B45F13">
        <w:t xml:space="preserve">Vessyl is an IoT </w:t>
      </w:r>
      <w:r w:rsidR="009A5111">
        <w:t>cup</w:t>
      </w:r>
      <w:r w:rsidR="005F509E">
        <w:t xml:space="preserve"> designed to be </w:t>
      </w:r>
      <w:r w:rsidR="00B45F13">
        <w:t xml:space="preserve">part of a bigger health and wellness ecosystem. It traces the nutritional value of liquids consumed by the user </w:t>
      </w:r>
      <w:r w:rsidR="00B45F13">
        <w:fldChar w:fldCharType="begin" w:fldLock="1"/>
      </w:r>
      <w:r w:rsidR="006149D9">
        <w:instrText>ADDIN CSL_CITATION { "citationItems" : [ { "id" : "ITEM-1", "itemData" : { "URL" : "https://www.myvessyl.com/", "accessed" : { "date-parts" : [ [ "2015", "8", "11" ] ] }, "author" : [ { "dropping-particle" : "", "family" : "Mark One", "given" : "", "non-dropping-particle" : "", "parse-names" : false, "suffix" : "" } ], "id" : "ITEM-1", "issued" : { "date-parts" : [ [ "2014" ] ] }, "title" : "Vessyl", "type" : "webpage" }, "uris" : [ "http://www.mendeley.com/documents/?uuid=2bef8c5d-f6a8-4f9f-9eb6-fb8d850c1bc2" ] } ], "mendeley" : { "formattedCitation" : "(Mark One 2014)", "plainTextFormattedCitation" : "(Mark One 2014)", "previouslyFormattedCitation" : "(Mark One 2014)" }, "properties" : { "noteIndex" : 0 }, "schema" : "https://github.com/citation-style-language/schema/raw/master/csl-citation.json" }</w:instrText>
      </w:r>
      <w:r w:rsidR="00B45F13">
        <w:fldChar w:fldCharType="separate"/>
      </w:r>
      <w:r w:rsidR="00B45F13" w:rsidRPr="00B45F13">
        <w:rPr>
          <w:noProof/>
        </w:rPr>
        <w:t>(Mark One 2014)</w:t>
      </w:r>
      <w:r w:rsidR="00B45F13">
        <w:fldChar w:fldCharType="end"/>
      </w:r>
      <w:r w:rsidR="00B45F13">
        <w:t xml:space="preserve">. </w:t>
      </w:r>
      <w:r w:rsidR="00233E17">
        <w:t>Interesting questions arise from the designers’ perspective with the emergence of such devices. What impact on the design of the cup do the consumption habits of its users have? If the cup could capture detailed data about its usage patterns – location, acceleration, angle of tilt – could it suggest a better design (e.g. thinner</w:t>
      </w:r>
      <w:r w:rsidR="00883C2A">
        <w:t>,</w:t>
      </w:r>
      <w:r w:rsidR="00233E17">
        <w:t xml:space="preserve"> taller</w:t>
      </w:r>
      <w:r w:rsidR="00883C2A">
        <w:t>, rounded edges</w:t>
      </w:r>
      <w:r w:rsidR="00233E17">
        <w:t>)? Maybe the cup would tell us something else, unrelated to the drink</w:t>
      </w:r>
      <w:r w:rsidR="00883C2A">
        <w:t>, something that we cannot think of simply because we are humans?</w:t>
      </w:r>
    </w:p>
    <w:p w:rsidR="009A5111" w:rsidRDefault="009A5111" w:rsidP="008B1BC5">
      <w:pPr>
        <w:jc w:val="both"/>
      </w:pPr>
      <w:r>
        <w:t>This vast amount of data captured in different areas of people’s lives provides a lot of opportunities for generating design insights.</w:t>
      </w:r>
      <w:r w:rsidR="00E520AA">
        <w:t xml:space="preserve"> It is important to stress that having data by itself is not sufficient. It is what follows – data analysis – that makes all the difference and that is where uncharted territories are.</w:t>
      </w:r>
    </w:p>
    <w:p w:rsidR="00F60A94" w:rsidRPr="00A77F86" w:rsidRDefault="00F60A94" w:rsidP="00E520AA">
      <w:pPr>
        <w:pStyle w:val="Heading4"/>
      </w:pPr>
      <w:r>
        <w:t>What is big data?</w:t>
      </w:r>
    </w:p>
    <w:p w:rsidR="00F60A94" w:rsidRDefault="00F60A94" w:rsidP="00F60A94">
      <w:pPr>
        <w:jc w:val="both"/>
      </w:pPr>
      <w:r>
        <w:t>Ther</w:t>
      </w:r>
      <w:r w:rsidR="00377939">
        <w:t>e are many definitions of what Big D</w:t>
      </w:r>
      <w:r>
        <w:t xml:space="preserve">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rsidR="00377939">
        <w:t>. Most commonly, Big D</w:t>
      </w:r>
      <w:r>
        <w:t xml:space="preserve">ata is associated with data storage and data analysis, which in themselves are not new concepts at all. A description that is widely accepted as fundamental in coining the term </w:t>
      </w:r>
      <w:r w:rsidR="00377939">
        <w:t>Big D</w:t>
      </w:r>
      <w:r>
        <w:t xml:space="preserve">ata is the “3 Vs”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xml:space="preserve">.  Since then, the “Vs” description has been used and expanded (to “5 Vs”)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F60A94" w:rsidRDefault="00F60A94" w:rsidP="00F60A94">
      <w:pPr>
        <w:jc w:val="both"/>
      </w:pPr>
      <w:r>
        <w:t>The “5Vs” of big data are as follows:</w:t>
      </w:r>
    </w:p>
    <w:p w:rsidR="00F60A94" w:rsidRDefault="00F60A94" w:rsidP="00F60A94">
      <w:pPr>
        <w:pStyle w:val="ListParagraph"/>
        <w:numPr>
          <w:ilvl w:val="0"/>
          <w:numId w:val="12"/>
        </w:numPr>
        <w:jc w:val="both"/>
      </w:pPr>
      <w:r>
        <w:lastRenderedPageBreak/>
        <w:t>Volume – 90% of world’s data was generated over the last 2 years; by some, big data is considered when dealing with volumes over peta bytes (10^15)</w:t>
      </w:r>
    </w:p>
    <w:p w:rsidR="00F60A94" w:rsidRDefault="00F60A94" w:rsidP="00F60A94">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F60A94" w:rsidRDefault="00F60A94" w:rsidP="00F60A94">
      <w:pPr>
        <w:pStyle w:val="ListParagraph"/>
        <w:numPr>
          <w:ilvl w:val="0"/>
          <w:numId w:val="12"/>
        </w:numPr>
        <w:jc w:val="both"/>
      </w:pPr>
      <w:r>
        <w:t>Variety – different types of data are being accessible (structured data, sensory data, social media data, voice recordings, photos, videos)</w:t>
      </w:r>
    </w:p>
    <w:p w:rsidR="00F60A94" w:rsidRDefault="00F60A94" w:rsidP="00F60A94">
      <w:pPr>
        <w:pStyle w:val="ListParagraph"/>
        <w:numPr>
          <w:ilvl w:val="0"/>
          <w:numId w:val="12"/>
        </w:numPr>
        <w:jc w:val="both"/>
      </w:pPr>
      <w:r>
        <w:t>Veracity (validity) – lack of control over quality and accuracy which leads to inconsistencies and incompleteness</w:t>
      </w:r>
    </w:p>
    <w:p w:rsidR="00F60A94" w:rsidRDefault="00F60A94" w:rsidP="00F60A94">
      <w:pPr>
        <w:pStyle w:val="ListParagraph"/>
        <w:numPr>
          <w:ilvl w:val="0"/>
          <w:numId w:val="12"/>
        </w:numPr>
        <w:jc w:val="both"/>
      </w:pPr>
      <w:r>
        <w:t>Value – how to get value out of data</w:t>
      </w:r>
    </w:p>
    <w:p w:rsidR="00E520AA" w:rsidRDefault="00E520AA" w:rsidP="00E520AA">
      <w:pPr>
        <w:pStyle w:val="Heading3"/>
      </w:pPr>
      <w:bookmarkStart w:id="11" w:name="_Toc427503663"/>
      <w:r>
        <w:t>Data analysis</w:t>
      </w:r>
      <w:bookmarkEnd w:id="11"/>
    </w:p>
    <w:p w:rsidR="00E520AA" w:rsidRDefault="00E520AA" w:rsidP="00E520AA">
      <w:pPr>
        <w:pStyle w:val="Heading4"/>
      </w:pPr>
      <w:r>
        <w:t>Artificial Intelligence</w:t>
      </w:r>
    </w:p>
    <w:p w:rsidR="00E520AA" w:rsidRDefault="00E520AA" w:rsidP="00E520AA">
      <w:pPr>
        <w:jc w:val="both"/>
      </w:pPr>
      <w:r>
        <w:t xml:space="preserve">The proliferation of Artificial Intelligence has changed the landscape of many fields in science. </w:t>
      </w:r>
    </w:p>
    <w:p w:rsidR="00E520AA" w:rsidRDefault="00E520AA" w:rsidP="00E520AA">
      <w:pPr>
        <w:jc w:val="both"/>
      </w:pPr>
      <w:r>
        <w:t xml:space="preserve">Genetic Algorithms (GA) are one example of it. In some cases, they can give remarkable results outperforming humans. In one experiment, which was trying to optimise the design of an integrated circuit, GA generated solution which was much better than the one created by humans </w:t>
      </w:r>
      <w:r>
        <w:fldChar w:fldCharType="begin" w:fldLock="1"/>
      </w:r>
      <w:r>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At the current level of complexity, chips are not designed by humans placing transistors one by one. Instead, humans describe the desired logical functions which are then translated by (sub-optimal) algorithms into a “mask work”. What was done in the experiment in Sussex, was to skip the entire process altogether and using GA holistically promote chips which were more desirable.</w:t>
      </w:r>
      <w:r w:rsidR="00E517AE">
        <w:t xml:space="preserve"> This was achieved by either keeping a design for the next iteration or removing it based on specific criteria. </w:t>
      </w:r>
      <w:r>
        <w:t xml:space="preserve">The result was a </w:t>
      </w:r>
      <w:r w:rsidR="00727ECB">
        <w:t xml:space="preserve">very difficult to understand </w:t>
      </w:r>
      <w:r w:rsidR="00E6456C">
        <w:t xml:space="preserve">design </w:t>
      </w:r>
      <w:r>
        <w:t xml:space="preserve">– there were gates that seemed to do nothing, but when removed the behaviour of the entire chip changed </w:t>
      </w:r>
      <w:r>
        <w:fldChar w:fldCharType="begin" w:fldLock="1"/>
      </w:r>
      <w:r w:rsidR="00F12F7A">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xml:space="preserve">. Moreover, it used fewer resources (transistors) and made use of the “grey states” (undefined states experienced in an integrated circuit immediately after a clock signal, when a transistor is switching from one state to another). GA are </w:t>
      </w:r>
      <w:r w:rsidR="00D840CB">
        <w:t xml:space="preserve">mostly </w:t>
      </w:r>
      <w:r>
        <w:t>used for optimisation purposes.</w:t>
      </w:r>
    </w:p>
    <w:p w:rsidR="00F12F7A" w:rsidRDefault="00E520AA" w:rsidP="00E520AA">
      <w:pPr>
        <w:jc w:val="both"/>
      </w:pPr>
      <w:r>
        <w:t xml:space="preserve">Fields </w:t>
      </w:r>
      <w:r w:rsidR="00D840CB">
        <w:t xml:space="preserve">of AI </w:t>
      </w:r>
      <w:r>
        <w:t xml:space="preserve">that </w:t>
      </w:r>
      <w:r w:rsidR="00727ECB">
        <w:t>are</w:t>
      </w:r>
      <w:r>
        <w:t xml:space="preserve"> </w:t>
      </w:r>
      <w:r w:rsidR="00D840CB">
        <w:t>more often used for</w:t>
      </w:r>
      <w:r>
        <w:t xml:space="preserve"> data analysis include </w:t>
      </w:r>
      <w:r w:rsidR="00D840CB">
        <w:t>Machine Learning</w:t>
      </w:r>
      <w:r w:rsidR="00E6456C">
        <w:t xml:space="preserve"> (ML)</w:t>
      </w:r>
      <w:r w:rsidR="00D840CB">
        <w:t xml:space="preserve"> and Pattern Recognition</w:t>
      </w:r>
      <w:r w:rsidR="00E6456C">
        <w:t xml:space="preserve"> (PR)</w:t>
      </w:r>
      <w:r w:rsidR="00F12F7A">
        <w:t xml:space="preserve"> </w:t>
      </w:r>
      <w:r w:rsidR="00F12F7A">
        <w:fldChar w:fldCharType="begin" w:fldLock="1"/>
      </w:r>
      <w:r w:rsidR="002E497D">
        <w:instrText>ADDIN CSL_CITATION { "citationItems" : [ { "id" : "ITEM-1", "itemData" : { "author" : [ { "dropping-particle" : "", "family" : "Bishop", "given" : "Christopher M", "non-dropping-particle" : "", "parse-names" : false, "suffix" : "" } ], "id" : "ITEM-1", "issued" : { "date-parts" : [ [ "2006" ] ] }, "publisher" : "springer", "title" : "Pattern recognition and machine learning", "type" : "book" }, "uris" : [ "http://www.mendeley.com/documents/?uuid=ad8022e0-45f2-4d04-a489-1c8fdf5f4d8a" ] } ], "mendeley" : { "formattedCitation" : "(Bishop 2006)", "plainTextFormattedCitation" : "(Bishop 2006)", "previouslyFormattedCitation" : "(Bishop 2006)" }, "properties" : { "noteIndex" : 0 }, "schema" : "https://github.com/citation-style-language/schema/raw/master/csl-citation.json" }</w:instrText>
      </w:r>
      <w:r w:rsidR="00F12F7A">
        <w:fldChar w:fldCharType="separate"/>
      </w:r>
      <w:r w:rsidR="00F12F7A" w:rsidRPr="00F12F7A">
        <w:rPr>
          <w:noProof/>
        </w:rPr>
        <w:t>(Bishop 2006)</w:t>
      </w:r>
      <w:r w:rsidR="00F12F7A">
        <w:fldChar w:fldCharType="end"/>
      </w:r>
      <w:r w:rsidR="00D840CB">
        <w:t>.</w:t>
      </w:r>
      <w:r w:rsidR="00727ECB">
        <w:t xml:space="preserve"> </w:t>
      </w:r>
      <w:r w:rsidR="00E6456C">
        <w:t xml:space="preserve">They </w:t>
      </w:r>
      <w:r w:rsidR="002E497D">
        <w:t>have many uses with s</w:t>
      </w:r>
      <w:r w:rsidR="00C51D66">
        <w:t>tructured and unstructured data. Some of the those relevant in this context include</w:t>
      </w:r>
      <w:r w:rsidR="002E497D">
        <w:t>: t</w:t>
      </w:r>
      <w:r w:rsidR="00E6456C">
        <w:t>ext/speech recognition, customer choices</w:t>
      </w:r>
      <w:r w:rsidR="002E497D">
        <w:t xml:space="preserve"> analysis, usage patterns analysis, decision support systems involving judgment, load forecasting, marketing and sales </w:t>
      </w:r>
      <w:r w:rsidR="002E497D">
        <w:fldChar w:fldCharType="begin" w:fldLock="1"/>
      </w:r>
      <w:r w:rsidR="002E497D">
        <w:instrText>ADDIN CSL_CITATION { "citationItems" : [ { "id" : "ITEM-1", "itemData" : { "author" : [ { "dropping-particle" : "", "family" : "Witten", "given" : "Ian H", "non-dropping-particle" : "", "parse-names" : false, "suffix" : "" }, { "dropping-particle" : "", "family" : "Frank", "given" : "Eibe", "non-dropping-particle" : "", "parse-names" : false, "suffix" : "" } ], "id" : "ITEM-1", "issued" : { "date-parts" : [ [ "2005" ] ] }, "publisher" : "Morgan Kaufmann", "title" : "Data Mining: Practical machine learning tools and techniques", "type" : "book" }, "uris" : [ "http://www.mendeley.com/documents/?uuid=6c4ef003-4cbe-4a75-a0d4-7910a0af231c" ] } ], "mendeley" : { "formattedCitation" : "(Witten &amp; Frank 2005)", "plainTextFormattedCitation" : "(Witten &amp; Frank 2005)", "previouslyFormattedCitation" : "(Witten &amp; Frank 2005)" }, "properties" : { "noteIndex" : 0 }, "schema" : "https://github.com/citation-style-language/schema/raw/master/csl-citation.json" }</w:instrText>
      </w:r>
      <w:r w:rsidR="002E497D">
        <w:fldChar w:fldCharType="separate"/>
      </w:r>
      <w:r w:rsidR="002E497D" w:rsidRPr="002E497D">
        <w:rPr>
          <w:noProof/>
        </w:rPr>
        <w:t>(Witten &amp; Frank 2005)</w:t>
      </w:r>
      <w:r w:rsidR="002E497D">
        <w:fldChar w:fldCharType="end"/>
      </w:r>
      <w:r w:rsidR="002E497D">
        <w:t>.</w:t>
      </w:r>
    </w:p>
    <w:p w:rsidR="00F60A94" w:rsidRDefault="00F60A94" w:rsidP="00E520AA">
      <w:pPr>
        <w:pStyle w:val="Heading4"/>
      </w:pPr>
      <w:r>
        <w:t>Business Intelligence</w:t>
      </w:r>
    </w:p>
    <w:p w:rsidR="004A1E94" w:rsidRDefault="00FE3060" w:rsidP="00FE3060">
      <w:r>
        <w:t>The term Business Intelligence</w:t>
      </w:r>
      <w:r w:rsidR="0046657D">
        <w:t xml:space="preserve"> (BI)</w:t>
      </w:r>
      <w:r>
        <w:t xml:space="preserve"> has been coined by</w:t>
      </w:r>
      <w:r w:rsidR="0046657D">
        <w:t xml:space="preserve"> Howard Dresner from</w:t>
      </w:r>
      <w:r>
        <w:t xml:space="preserve"> Gartner Group</w:t>
      </w:r>
      <w:r w:rsidR="0046657D">
        <w:t xml:space="preserve"> in 1989. It describes a set of data-driven tools</w:t>
      </w:r>
      <w:r w:rsidR="00E517AE">
        <w:t xml:space="preserve"> (tools that use data analysis in their workings)</w:t>
      </w:r>
      <w:r w:rsidR="0046657D">
        <w:t xml:space="preserve"> and practices that emerged from Decision Support Systems (DSS) which went through a time of intense development in 1980’s </w:t>
      </w:r>
      <w:r w:rsidR="0046657D">
        <w:fldChar w:fldCharType="begin" w:fldLock="1"/>
      </w:r>
      <w:r w:rsidR="00B26591">
        <w:instrText>ADDIN CSL_CITATION { "citationItems" : [ { "id" : "ITEM-1", "itemData" : { "author" : [ { "dropping-particle" : "", "family" : "Power", "given" : "Daniel J", "non-dropping-particle" : "", "parse-names" : false, "suffix" : "" } ], "container-title" : "Handbook on Decision Support Systems 1", "id" : "ITEM-1", "issued" : { "date-parts" : [ [ "2008" ] ] }, "page" : "121-140", "publisher" : "Springer", "title" : "Decision support systems: a historical overview", "type" : "chapter" }, "uris" : [ "http://www.mendeley.com/documents/?uuid=eb750c19-1f4d-4426-b16d-d4571d47516c" ] } ], "mendeley" : { "formattedCitation" : "(Power 2008)", "plainTextFormattedCitation" : "(Power 2008)", "previouslyFormattedCitation" : "(Power 2008)" }, "properties" : { "noteIndex" : 0 }, "schema" : "https://github.com/citation-style-language/schema/raw/master/csl-citation.json" }</w:instrText>
      </w:r>
      <w:r w:rsidR="0046657D">
        <w:fldChar w:fldCharType="separate"/>
      </w:r>
      <w:r w:rsidR="0046657D" w:rsidRPr="0046657D">
        <w:rPr>
          <w:noProof/>
        </w:rPr>
        <w:t>(Power 2008)</w:t>
      </w:r>
      <w:r w:rsidR="0046657D">
        <w:fldChar w:fldCharType="end"/>
      </w:r>
      <w:r w:rsidR="0046657D">
        <w:t>.</w:t>
      </w:r>
      <w:r w:rsidR="00D57374">
        <w:t xml:space="preserve"> BI has been a very popular and dynamic field in the last few years which is attributed to</w:t>
      </w:r>
      <w:r w:rsidR="00B36ACC">
        <w:t xml:space="preserve">, among many others, “more turbulent business environments” and higher demands for profitability </w:t>
      </w:r>
      <w:r w:rsidR="00B36ACC">
        <w:fldChar w:fldCharType="begin" w:fldLock="1"/>
      </w:r>
      <w:r w:rsidR="00B36ACC">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rsidR="00B36ACC">
        <w:fldChar w:fldCharType="separate"/>
      </w:r>
      <w:r w:rsidR="00B36ACC" w:rsidRPr="00B36ACC">
        <w:rPr>
          <w:noProof/>
        </w:rPr>
        <w:t>(Baars &amp; Kemper 2008)</w:t>
      </w:r>
      <w:r w:rsidR="00B36ACC">
        <w:fldChar w:fldCharType="end"/>
      </w:r>
      <w:r w:rsidR="00D57374">
        <w:t xml:space="preserve"> </w:t>
      </w:r>
      <w:r w:rsidR="00B36ACC">
        <w:fldChar w:fldCharType="begin" w:fldLock="1"/>
      </w:r>
      <w:r w:rsidR="00B36ACC">
        <w:instrText>ADDIN CSL_CITATION { "citationItems" : [ { "id" : "ITEM-1", "itemData" : { "author" : [ { "dropping-particle" : "", "family" : "Sacu", "given" : "Catalina", "non-dropping-particle" : "", "parse-names" : false, "suffix" : "" }, { "dropping-particle" : "", "family" : "Spruit", "given" : "Marco", "non-dropping-particle" : "", "parse-names" : false, "suffix" : "" } ], "container-title" : "ICEIS (1)", "id" : "ITEM-1", "issued" : { "date-parts" : [ [ "2010" ] ] }, "page" : "288-293", "title" : "BIDM-The Business Intelligence Development Model.", "type" : "paper-conference" }, "uris" : [ "http://www.mendeley.com/documents/?uuid=2f67e603-e9f4-436c-ab6f-513e542f0fe5" ] } ], "mendeley" : { "formattedCitation" : "(Sacu &amp; Spruit 2010)", "plainTextFormattedCitation" : "(Sacu &amp; Spruit 2010)", "previouslyFormattedCitation" : "(Sacu &amp; Spruit 2010)" }, "properties" : { "noteIndex" : 0 }, "schema" : "https://github.com/citation-style-language/schema/raw/master/csl-citation.json" }</w:instrText>
      </w:r>
      <w:r w:rsidR="00B36ACC">
        <w:fldChar w:fldCharType="separate"/>
      </w:r>
      <w:r w:rsidR="00B36ACC" w:rsidRPr="00B36ACC">
        <w:rPr>
          <w:noProof/>
        </w:rPr>
        <w:t>(Sacu &amp; Spruit 2010)</w:t>
      </w:r>
      <w:r w:rsidR="00B36ACC">
        <w:fldChar w:fldCharType="end"/>
      </w:r>
      <w:r w:rsidR="00B36ACC">
        <w:t xml:space="preserve"> </w:t>
      </w:r>
      <w:r w:rsidR="00B36ACC">
        <w:fldChar w:fldCharType="begin" w:fldLock="1"/>
      </w:r>
      <w:r w:rsidR="00B36ACC">
        <w:instrText>ADDIN CSL_CITATION { "citationItems" : [ { "id" : "ITEM-1", "itemData" : { "author" : [ { "dropping-particle" : "", "family" : "Power", "given" : "Daniel J", "non-dropping-particle" : "", "parse-names" : false, "suffix" : "" } ], "container-title" : "Handbook on Decision Support Systems 1", "id" : "ITEM-1", "issued" : { "date-parts" : [ [ "2008" ] ] }, "page" : "121-140", "publisher" : "Springer", "title" : "Decision support systems: a historical overview", "type" : "chapter" }, "uris" : [ "http://www.mendeley.com/documents/?uuid=eb750c19-1f4d-4426-b16d-d4571d47516c" ] } ], "mendeley" : { "formattedCitation" : "(Power 2008)", "plainTextFormattedCitation" : "(Power 2008)", "previouslyFormattedCitation" : "(Power 2008)" }, "properties" : { "noteIndex" : 0 }, "schema" : "https://github.com/citation-style-language/schema/raw/master/csl-citation.json" }</w:instrText>
      </w:r>
      <w:r w:rsidR="00B36ACC">
        <w:fldChar w:fldCharType="separate"/>
      </w:r>
      <w:r w:rsidR="00B36ACC" w:rsidRPr="00B36ACC">
        <w:rPr>
          <w:noProof/>
        </w:rPr>
        <w:t>(Power 2008)</w:t>
      </w:r>
      <w:r w:rsidR="00B36ACC">
        <w:fldChar w:fldCharType="end"/>
      </w:r>
      <w:r w:rsidR="00B36ACC">
        <w:t>.</w:t>
      </w:r>
      <w:r w:rsidR="00472641">
        <w:t xml:space="preserve"> </w:t>
      </w:r>
      <w:r w:rsidR="004A1E94">
        <w:t xml:space="preserve">A range of </w:t>
      </w:r>
      <w:r w:rsidR="00472641">
        <w:t xml:space="preserve">BI tools </w:t>
      </w:r>
      <w:r w:rsidR="004A1E94">
        <w:t>that are</w:t>
      </w:r>
      <w:r w:rsidR="00472641">
        <w:t xml:space="preserve"> </w:t>
      </w:r>
      <w:r w:rsidR="004A1E94">
        <w:t>becoming popular recently are the</w:t>
      </w:r>
      <w:r w:rsidR="0055160E">
        <w:t xml:space="preserve"> user-</w:t>
      </w:r>
      <w:r w:rsidR="004A1E94">
        <w:t>driven</w:t>
      </w:r>
      <w:r w:rsidR="0055160E">
        <w:t xml:space="preserve"> solutions which</w:t>
      </w:r>
      <w:r w:rsidR="004A1E94">
        <w:t xml:space="preserve"> </w:t>
      </w:r>
      <w:r w:rsidR="0055160E">
        <w:t>promote</w:t>
      </w:r>
      <w:r w:rsidR="00472641">
        <w:t xml:space="preserve"> “self-service”</w:t>
      </w:r>
      <w:r w:rsidR="004A1E94">
        <w:t xml:space="preserve"> as opposed to dependence on IT department’s involvement </w:t>
      </w:r>
      <w:r w:rsidR="004A1E94">
        <w:fldChar w:fldCharType="begin" w:fldLock="1"/>
      </w:r>
      <w:r w:rsidR="004A1E94">
        <w:instrText>ADDIN CSL_CITATION { "citationItems" : [ { "id" : "ITEM-1", "itemData" : { "author" : [ { "dropping-particle" : "", "family" : "Imhoff", "given" : "Claudia", "non-dropping-particle" : "", "parse-names" : false, "suffix" : "" }, { "dropping-particle" : "", "family" : "White", "given" : "Colin", "non-dropping-particle" : "", "parse-names" : false, "suffix" : "" } ], "container-title" : "TDWI best practices report. On the TDWI site: www. tdwi. org", "id" : "ITEM-1", "issued" : { "date-parts" : [ [ "2011" ] ] }, "title" : "Self-Service Business Intelligence-Empowering Users to Generate Insights", "type" : "article-journal" }, "uris" : [ "http://www.mendeley.com/documents/?uuid=1469d1a6-af6d-4008-9e44-119dd5dda80e" ] } ], "mendeley" : { "formattedCitation" : "(Imhoff &amp; White 2011)", "plainTextFormattedCitation" : "(Imhoff &amp; White 2011)", "previouslyFormattedCitation" : "(Imhoff &amp; White 2011)" }, "properties" : { "noteIndex" : 0 }, "schema" : "https://github.com/citation-style-language/schema/raw/master/csl-citation.json" }</w:instrText>
      </w:r>
      <w:r w:rsidR="004A1E94">
        <w:fldChar w:fldCharType="separate"/>
      </w:r>
      <w:r w:rsidR="004A1E94" w:rsidRPr="004A1E94">
        <w:rPr>
          <w:noProof/>
        </w:rPr>
        <w:t>(Imhoff &amp; White 2011)</w:t>
      </w:r>
      <w:r w:rsidR="004A1E94">
        <w:fldChar w:fldCharType="end"/>
      </w:r>
      <w:r w:rsidR="004A1E94">
        <w:fldChar w:fldCharType="begin" w:fldLock="1"/>
      </w:r>
      <w:r w:rsidR="004A1E94">
        <w:instrText>ADDIN CSL_CITATION { "citationItems" : [ { "id" : "ITEM-1", "itemData" : { "URL" : "http://www.microsoft.com/en-gb/server-cloud/solutions/business-intelligence/self-service.aspx", "accessed" : { "date-parts" : [ [ "2015", "8", "14" ] ] }, "author" : [ { "dropping-particle" : "", "family" : "Microsoft", "given" : "", "non-dropping-particle" : "", "parse-names" : false, "suffix" : "" } ], "id" : "ITEM-1", "issued" : { "date-parts" : [ [ "2015" ] ] }, "title" : "Self-service insight for everyone from any data", "type" : "webpage" }, "uris" : [ "http://www.mendeley.com/documents/?uuid=9c51ddf1-c0d4-44ea-8b2c-7f7c1bb2c477" ] } ], "mendeley" : { "formattedCitation" : "(Microsoft 2015)", "plainTextFormattedCitation" : "(Microsoft 2015)", "previouslyFormattedCitation" : "(Microsoft 2015)" }, "properties" : { "noteIndex" : 0 }, "schema" : "https://github.com/citation-style-language/schema/raw/master/csl-citation.json" }</w:instrText>
      </w:r>
      <w:r w:rsidR="004A1E94">
        <w:fldChar w:fldCharType="separate"/>
      </w:r>
      <w:r w:rsidR="004A1E94" w:rsidRPr="004A1E94">
        <w:rPr>
          <w:noProof/>
        </w:rPr>
        <w:t>(Microsoft 2015)</w:t>
      </w:r>
      <w:r w:rsidR="004A1E94">
        <w:fldChar w:fldCharType="end"/>
      </w:r>
      <w:r w:rsidR="004A1E94">
        <w:fldChar w:fldCharType="begin" w:fldLock="1"/>
      </w:r>
      <w:r w:rsidR="000E2DE2">
        <w:instrText>ADDIN CSL_CITATION { "citationItems" : [ { "id" : "ITEM-1", "itemData" : { "URL" : "http://global.qlik.com/uk/explore/products/empowers-it", "accessed" : { "date-parts" : [ [ "2015", "8", "14" ] ] }, "author" : [ { "dropping-particle" : "", "family" : "Qlik", "given" : "", "non-dropping-particle" : "", "parse-names" : false, "suffix" : "" } ], "id" : "ITEM-1", "issued" : { "date-parts" : [ [ "2015" ] ] }, "title" : "Self-Service BI", "type" : "webpage" }, "uris" : [ "http://www.mendeley.com/documents/?uuid=183ca92c-0d54-4ad7-8925-d51a66cc5a24" ] } ], "mendeley" : { "formattedCitation" : "(Qlik 2015)", "plainTextFormattedCitation" : "(Qlik 2015)", "previouslyFormattedCitation" : "(Qlik 2015)" }, "properties" : { "noteIndex" : 0 }, "schema" : "https://github.com/citation-style-language/schema/raw/master/csl-citation.json" }</w:instrText>
      </w:r>
      <w:r w:rsidR="004A1E94">
        <w:fldChar w:fldCharType="separate"/>
      </w:r>
      <w:r w:rsidR="004A1E94" w:rsidRPr="004A1E94">
        <w:rPr>
          <w:noProof/>
        </w:rPr>
        <w:t>(Qlik 2015)</w:t>
      </w:r>
      <w:r w:rsidR="004A1E94">
        <w:fldChar w:fldCharType="end"/>
      </w:r>
      <w:r w:rsidR="000E2DE2">
        <w:fldChar w:fldCharType="begin" w:fldLock="1"/>
      </w:r>
      <w:r w:rsidR="000E2DE2">
        <w:instrText>ADDIN CSL_CITATION { "citationItems" : [ { "id" : "ITEM-1", "itemData" : { "URL" : "http://www-03.ibm.com/software/products/en/cognos-express-bi-user", "accessed" : { "date-parts" : [ [ "2015", "8", "14" ] ] }, "author" : [ { "dropping-particle" : "", "family" : "IBM", "given" : "", "non-dropping-particle" : "", "parse-names" : false, "suffix" : "" } ], "id" : "ITEM-1", "issued" : { "date-parts" : [ [ "2015" ] ] }, "title" : "Cognos Express Business Intelligence User", "type" : "webpage" }, "uris" : [ "http://www.mendeley.com/documents/?uuid=ee436134-52a7-4fc3-9e11-ada2d52cc92a" ] } ], "mendeley" : { "formattedCitation" : "(IBM 2015a)", "plainTextFormattedCitation" : "(IBM 2015a)", "previouslyFormattedCitation" : "(IBM 2015a)" }, "properties" : { "noteIndex" : 0 }, "schema" : "https://github.com/citation-style-language/schema/raw/master/csl-citation.json" }</w:instrText>
      </w:r>
      <w:r w:rsidR="000E2DE2">
        <w:fldChar w:fldCharType="separate"/>
      </w:r>
      <w:r w:rsidR="000E2DE2" w:rsidRPr="000E2DE2">
        <w:rPr>
          <w:noProof/>
        </w:rPr>
        <w:t>(IBM 2015a)</w:t>
      </w:r>
      <w:r w:rsidR="000E2DE2">
        <w:fldChar w:fldCharType="end"/>
      </w:r>
      <w:r w:rsidR="004A1E94">
        <w:t>.</w:t>
      </w:r>
    </w:p>
    <w:p w:rsidR="00CD58DF" w:rsidRDefault="00B26591" w:rsidP="00FE3060">
      <w:r>
        <w:lastRenderedPageBreak/>
        <w:t>The goal of BI is to unveil valid risks and performance indicators, through the means of interpretation</w:t>
      </w:r>
      <w:r w:rsidR="00D57374">
        <w:t xml:space="preserve"> (processing)</w:t>
      </w:r>
      <w:r>
        <w:t xml:space="preserve"> of large volumes of data, in order to support managers on all levels: strategic, tactical and operational </w:t>
      </w:r>
      <w:r>
        <w:fldChar w:fldCharType="begin" w:fldLock="1"/>
      </w:r>
      <w:r w:rsidR="006720A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B26591">
        <w:rPr>
          <w:noProof/>
        </w:rPr>
        <w:t>(Baars &amp; Kemper 2008)</w:t>
      </w:r>
      <w:r>
        <w:fldChar w:fldCharType="end"/>
      </w:r>
      <w:r>
        <w:t>.</w:t>
      </w:r>
    </w:p>
    <w:p w:rsidR="00B36ACC" w:rsidRDefault="00B36ACC" w:rsidP="00FE3060">
      <w:r>
        <w:t xml:space="preserve">There are numerous models describing BI maturity. In general, they take into consideration </w:t>
      </w:r>
      <w:r w:rsidR="007E295C">
        <w:t>the following concepts: deployment, use and impact of BI in an organisation</w:t>
      </w:r>
      <w:r>
        <w:t xml:space="preserve"> </w:t>
      </w:r>
      <w:r>
        <w:fldChar w:fldCharType="begin" w:fldLock="1"/>
      </w:r>
      <w:r w:rsidR="007E295C">
        <w:instrText>ADDIN CSL_CITATION { "citationItems" : [ { "id" : "ITEM-1", "itemData" : { "DOI" : "10.1109/HICSS.2011.90", "ISBN" : "9780769542829", "ISSN" : "15301605", "abstract" : "In order to identify and explore the strengths and weaknesses of business intelligence (BI) initiatives, managers in charge need to assess the maturity of their BI efforts. For this, a wide range of maturity models has been developed, but these models often focus on technical details and do not address the potential value proposition of BI. Based on an extensive literature review and an empirical study, we develop and evaluate a theoretical model of impact-oriented BI maturity. Building on established IS theories, the model integrates BI deployment, BI usage, individual impact, and organizational performance. This conceptualization helps to refocus the topic of BI maturity to business needs and can be used as a theoretical foundation for future research.", "author" : [ { "dropping-particle" : "", "family" : "Lahrmann", "given" : "Gerrit", "non-dropping-particle" : "", "parse-names" : false, "suffix" : "" }, { "dropping-particle" : "", "family" : "Marx", "given" : "Frederik", "non-dropping-particle" : "", "parse-names" : false, "suffix" : "" }, { "dropping-particle" : "", "family" : "Winter", "given" : "Robert", "non-dropping-particle" : "", "parse-names" : false, "suffix" : "" }, { "dropping-particle" : "", "family" : "Wortmann", "given" : "Felix", "non-dropping-particle" : "", "parse-names" : false, "suffix" : "" } ], "container-title" : "Proceedings of the Annual Hawaii International Conference on System Sciences", "id" : "ITEM-1", "issued" : { "date-parts" : [ [ "2011" ] ] }, "page" : "1-10", "title" : "Business intelligence maturity: Development and evaluation of a theoretical model", "type" : "article-journal" }, "uris" : [ "http://www.mendeley.com/documents/?uuid=e7baf3ab-bcac-40d3-9add-0d46b8a4c8d6" ] } ], "mendeley" : { "formattedCitation" : "(Lahrmann et al. 2011)", "plainTextFormattedCitation" : "(Lahrmann et al. 2011)", "previouslyFormattedCitation" : "(Lahrmann et al. 2011)" }, "properties" : { "noteIndex" : 0 }, "schema" : "https://github.com/citation-style-language/schema/raw/master/csl-citation.json" }</w:instrText>
      </w:r>
      <w:r>
        <w:fldChar w:fldCharType="separate"/>
      </w:r>
      <w:r w:rsidRPr="00B36ACC">
        <w:rPr>
          <w:noProof/>
        </w:rPr>
        <w:t>(Lahrmann et al. 2011)</w:t>
      </w:r>
      <w:r>
        <w:fldChar w:fldCharType="end"/>
      </w:r>
      <w:r w:rsidR="007E295C">
        <w:t>.</w:t>
      </w:r>
    </w:p>
    <w:p w:rsidR="0046657D" w:rsidRPr="00D267FA" w:rsidRDefault="006720A1" w:rsidP="00472641">
      <w:r>
        <w:t xml:space="preserve">Currently most widely used tools within BI are reporting, data mining and Online Analytical Processing (OLAP). In many areas this is insufficient as a lot of data is not numerical or otherwise referred to as unstructured, e.g. voice transcripts, comments, e-mails, documents. This is especially true for analysing data about interactions with customers such as </w:t>
      </w:r>
      <w:r w:rsidR="00CD58DF">
        <w:t xml:space="preserve">data from </w:t>
      </w:r>
      <w:r>
        <w:t xml:space="preserve">Customer Relationship Management (CRM) systems </w:t>
      </w:r>
      <w:r>
        <w:fldChar w:fldCharType="begin" w:fldLock="1"/>
      </w:r>
      <w:r w:rsidR="00B36ACC">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6720A1">
        <w:rPr>
          <w:noProof/>
        </w:rPr>
        <w:t>(Baars &amp; Kemper 2008)</w:t>
      </w:r>
      <w:r>
        <w:fldChar w:fldCharType="end"/>
      </w:r>
      <w:r>
        <w:t xml:space="preserve">. </w:t>
      </w:r>
      <w:r w:rsidR="00B0713A">
        <w:t>T</w:t>
      </w:r>
      <w:r w:rsidR="00CD58DF">
        <w:t>here are different approaches and</w:t>
      </w:r>
      <w:r w:rsidR="00B0713A">
        <w:t xml:space="preserve"> frameworks for building systems that incorporate both data types. In general, they can either process unstructured data to extract from it information in a more structured way (e.g. text processing), present both data types</w:t>
      </w:r>
      <w:r w:rsidR="00CD58DF">
        <w:t xml:space="preserve"> next to each other without processing unstructured data (e.g. show all e-mails relevant to a performance indicator to allow human to understand the situation)</w:t>
      </w:r>
      <w:r w:rsidR="00B0713A">
        <w:t xml:space="preserve"> or </w:t>
      </w:r>
      <w:r w:rsidR="00CD58DF">
        <w:t>anything in between.</w:t>
      </w:r>
    </w:p>
    <w:p w:rsidR="00C058C2" w:rsidRDefault="00C058C2" w:rsidP="00C058C2">
      <w:pPr>
        <w:pStyle w:val="Heading3"/>
      </w:pPr>
      <w:bookmarkStart w:id="12" w:name="_Toc427503664"/>
      <w:r>
        <w:t>Smart cities</w:t>
      </w:r>
      <w:bookmarkEnd w:id="12"/>
    </w:p>
    <w:p w:rsidR="0011064E" w:rsidRDefault="00345CB6" w:rsidP="008B1BC5">
      <w:pPr>
        <w:jc w:val="both"/>
      </w:pPr>
      <w:r>
        <w:t>Smart C</w:t>
      </w:r>
      <w:r w:rsidR="00C058C2">
        <w:t>ities</w:t>
      </w:r>
      <w:r>
        <w:t xml:space="preserve"> (SC)</w:t>
      </w:r>
      <w:r w:rsidR="00C058C2">
        <w:t xml:space="preserve"> try to </w:t>
      </w:r>
      <w:r w:rsidR="00E61A14">
        <w:t xml:space="preserve">improve the lives of citizens by </w:t>
      </w:r>
      <w:r w:rsidR="00D4089E">
        <w:t>creating more sustainable and more efficient urban environment for people to live in</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t xml:space="preserve">. Using technology-based solutions they try to address some of the challenges faced by metropolitan areas </w:t>
      </w:r>
      <w:r>
        <w:fldChar w:fldCharType="begin" w:fldLock="1"/>
      </w:r>
      <w:r w:rsidR="00C25C9B">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345CB6">
        <w:rPr>
          <w:noProof/>
        </w:rPr>
        <w:t>(Neirotti et al. 2014)</w:t>
      </w:r>
      <w:r>
        <w:fldChar w:fldCharType="end"/>
      </w:r>
      <w:r>
        <w:t>. Although there is no clear definition yet of what a SC is, it is widely accepted that Information and Communications Technologies (ICT) play a major role</w:t>
      </w:r>
      <w:r w:rsidR="0011064E">
        <w:t xml:space="preserve"> in SC</w:t>
      </w:r>
      <w:r>
        <w:t xml:space="preserve"> by acting as their “nervous system”</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rsidR="0011064E">
        <w:t xml:space="preserve"> </w:t>
      </w:r>
      <w:r w:rsidR="0011064E">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11064E">
        <w:fldChar w:fldCharType="separate"/>
      </w:r>
      <w:r w:rsidR="0011064E" w:rsidRPr="0011064E">
        <w:rPr>
          <w:noProof/>
        </w:rPr>
        <w:t>(Neirotti et al. 2014)</w:t>
      </w:r>
      <w:r w:rsidR="0011064E">
        <w:fldChar w:fldCharType="end"/>
      </w:r>
      <w:r>
        <w:t>.</w:t>
      </w:r>
      <w:r w:rsidR="00877B7B">
        <w:t xml:space="preserve"> However, ICT capabilities by themselves are not sufficient and have to be matched with adequate human and organisational capital in order to enable cities to act accordingly.</w:t>
      </w:r>
      <w:r w:rsidR="00D4089E">
        <w:t xml:space="preserve"> </w:t>
      </w:r>
      <w:r w:rsidR="00C25C9B">
        <w:t xml:space="preserve"> </w:t>
      </w:r>
      <w:r w:rsidR="00D4089E">
        <w:t>Some research suggest that globally, initiatives within SC are highly diverse and depend heavily on the cultural and socio-economic background of the geographical region making it non trivial to find commonalities</w:t>
      </w:r>
      <w:r w:rsidR="00B12858">
        <w:t>, but with time a few archetype models will emerge</w:t>
      </w:r>
      <w:r w:rsidR="00D4089E">
        <w:t xml:space="preserve"> </w:t>
      </w:r>
      <w:r w:rsidR="00D4089E">
        <w:fldChar w:fldCharType="begin" w:fldLock="1"/>
      </w:r>
      <w:r w:rsidR="0011064E">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D4089E">
        <w:fldChar w:fldCharType="separate"/>
      </w:r>
      <w:r w:rsidR="00D4089E" w:rsidRPr="00D4089E">
        <w:rPr>
          <w:noProof/>
        </w:rPr>
        <w:t>(Neirotti et al. 2014)</w:t>
      </w:r>
      <w:r w:rsidR="00D4089E">
        <w:fldChar w:fldCharType="end"/>
      </w:r>
      <w:r w:rsidR="00B12858">
        <w:t xml:space="preserve"> </w:t>
      </w:r>
      <w:r w:rsidR="00B12858">
        <w:fldChar w:fldCharType="begin" w:fldLock="1"/>
      </w:r>
      <w:r w:rsidR="00733C70">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B12858">
        <w:fldChar w:fldCharType="separate"/>
      </w:r>
      <w:r w:rsidR="00B12858" w:rsidRPr="00B12858">
        <w:rPr>
          <w:noProof/>
        </w:rPr>
        <w:t>(Geertman et al. 2015)</w:t>
      </w:r>
      <w:r w:rsidR="00B12858">
        <w:fldChar w:fldCharType="end"/>
      </w:r>
      <w:r w:rsidR="00D4089E">
        <w:t>.</w:t>
      </w:r>
      <w:r w:rsidR="002D1660">
        <w:t xml:space="preserve"> The highest number of initiatives in area of SC has been observed in “Natural resources and energy” and “Transport and mobility” </w:t>
      </w:r>
      <w:r w:rsidR="002D1660">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2D1660">
        <w:fldChar w:fldCharType="separate"/>
      </w:r>
      <w:r w:rsidR="002D1660" w:rsidRPr="00C25C9B">
        <w:rPr>
          <w:noProof/>
        </w:rPr>
        <w:t>(Neirotti et al. 2014)</w:t>
      </w:r>
      <w:r w:rsidR="002D1660">
        <w:fldChar w:fldCharType="end"/>
      </w:r>
      <w:r w:rsidR="002D1660">
        <w:t>.</w:t>
      </w:r>
    </w:p>
    <w:p w:rsidR="00345CB6" w:rsidRDefault="002D1660" w:rsidP="008B1BC5">
      <w:pPr>
        <w:jc w:val="both"/>
      </w:pPr>
      <w:r>
        <w:t xml:space="preserve">Transportation in Nairobi, Kenya using semi-formal mini-buses has been a subject of a project that used GPS data to improve route planning and way finding </w:t>
      </w:r>
      <w:r>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fldChar w:fldCharType="separate"/>
      </w:r>
      <w:r w:rsidRPr="002D1660">
        <w:rPr>
          <w:noProof/>
        </w:rPr>
        <w:t>(Klopp et al. 2015)</w:t>
      </w:r>
      <w:r>
        <w:fldChar w:fldCharType="end"/>
      </w:r>
      <w:r>
        <w:t>. The location</w:t>
      </w:r>
      <w:r w:rsidR="00AE2EA4">
        <w:t xml:space="preserve"> data</w:t>
      </w:r>
      <w:r>
        <w:t xml:space="preserve"> was not acquired through telecommunications operators, but was willingly shared by users</w:t>
      </w:r>
      <w:r w:rsidR="00AE2EA4">
        <w:t xml:space="preserve"> via a smartphone app</w:t>
      </w:r>
      <w:r>
        <w:t xml:space="preserve">. </w:t>
      </w:r>
      <w:r w:rsidR="00AE2EA4">
        <w:t xml:space="preserve">It was made public in GTFS format and processed using open-source tools such as Open Trip Planner </w:t>
      </w:r>
      <w:r w:rsidR="00AE2EA4">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rsidR="00AE2EA4">
        <w:fldChar w:fldCharType="separate"/>
      </w:r>
      <w:r w:rsidR="00AE2EA4" w:rsidRPr="00AE2EA4">
        <w:rPr>
          <w:noProof/>
        </w:rPr>
        <w:t>(Klopp et al. 2015)</w:t>
      </w:r>
      <w:r w:rsidR="00AE2EA4">
        <w:fldChar w:fldCharType="end"/>
      </w:r>
      <w:r w:rsidR="00AE2EA4">
        <w:t xml:space="preserve">. It is an example of “bottom-up” approach in which citizens are empowered (Open Data) and supported by local authorities to act and improve their city </w:t>
      </w:r>
      <w:r w:rsidR="00AE2EA4">
        <w:fldChar w:fldCharType="begin" w:fldLock="1"/>
      </w:r>
      <w:r w:rsidR="00B12858">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AE2EA4">
        <w:fldChar w:fldCharType="separate"/>
      </w:r>
      <w:r w:rsidR="00AE2EA4" w:rsidRPr="00AE2EA4">
        <w:rPr>
          <w:noProof/>
        </w:rPr>
        <w:t>(Neirotti et al. 2014)</w:t>
      </w:r>
      <w:r w:rsidR="00AE2EA4">
        <w:fldChar w:fldCharType="end"/>
      </w:r>
      <w:r w:rsidR="00AE2EA4">
        <w:t>.</w:t>
      </w:r>
    </w:p>
    <w:p w:rsidR="00B153D4" w:rsidRDefault="00514319" w:rsidP="008B1BC5">
      <w:pPr>
        <w:jc w:val="both"/>
      </w:pPr>
      <w:r>
        <w:t xml:space="preserve">In 2012 the New York City Council has approved a law requiring all city agencies to open their data by 2018. One of the agencies helping in this process is </w:t>
      </w:r>
      <w:r w:rsidR="00733C70">
        <w:t xml:space="preserve">Mayor’s </w:t>
      </w:r>
      <w:r>
        <w:t xml:space="preserve">Office of Data Analytics (MODA). MODA </w:t>
      </w:r>
      <w:r w:rsidR="00733C70">
        <w:t xml:space="preserve">is responsible for initiatives within five categories: Supporting Operations, Citywide Data Sharing, Disaster </w:t>
      </w:r>
      <w:r>
        <w:t>Response</w:t>
      </w:r>
      <w:r w:rsidR="00733C70">
        <w:t xml:space="preserve"> and Resiliency, Economic Development, Open Data. They are offering courses to other City government employees about data and tools available to them</w:t>
      </w:r>
      <w:r w:rsidR="00346CC0">
        <w:t xml:space="preserve"> and are</w:t>
      </w:r>
      <w:r w:rsidR="00733C70">
        <w:t xml:space="preserve"> also promoting data driven decision making </w:t>
      </w:r>
      <w:r w:rsidR="00733C70">
        <w:fldChar w:fldCharType="begin" w:fldLock="1"/>
      </w:r>
      <w:r w:rsidR="0046657D">
        <w:instrText>ADDIN CSL_CITATION { "citationItems" : [ { "id" : "ITEM-1", "itemData" : { "URL" : "http://www.nyc.gov/html/analytics/html/initiatives/Initiatives.shtml", "accessed" : { "date-parts" : [ [ "2015", "8", "14" ] ] }, "author" : [ { "dropping-particle" : "", "family" : "NYC MODA", "given" : "", "non-dropping-particle" : "", "parse-names" : false, "suffix" : "" } ], "id" : "ITEM-1", "issued" : { "date-parts" : [ [ "2014" ] ] }, "title" : "NYC Analytics", "type" : "webpage" }, "uris" : [ "http://www.mendeley.com/documents/?uuid=b7d0f391-f4a1-4c9b-aec5-e7aba029a665" ] } ], "mendeley" : { "formattedCitation" : "(NYC MODA 2014)", "plainTextFormattedCitation" : "(NYC MODA 2014)", "previouslyFormattedCitation" : "(NYC MODA 2014)" }, "properties" : { "noteIndex" : 0 }, "schema" : "https://github.com/citation-style-language/schema/raw/master/csl-citation.json" }</w:instrText>
      </w:r>
      <w:r w:rsidR="00733C70">
        <w:fldChar w:fldCharType="separate"/>
      </w:r>
      <w:r w:rsidR="00733C70" w:rsidRPr="00733C70">
        <w:rPr>
          <w:noProof/>
        </w:rPr>
        <w:t>(NYC MODA 2014)</w:t>
      </w:r>
      <w:r w:rsidR="00733C70">
        <w:fldChar w:fldCharType="end"/>
      </w:r>
      <w:r w:rsidR="00733C70">
        <w:t xml:space="preserve">. </w:t>
      </w:r>
      <w:r w:rsidR="00346CC0">
        <w:t>One interesting project in New York City is called “Hudson Yards Redevelopment Project” in which an entire part of the city will be b</w:t>
      </w:r>
      <w:r w:rsidR="00CE3895">
        <w:t xml:space="preserve">uilt from scratch. </w:t>
      </w:r>
      <w:r w:rsidR="00CE3895">
        <w:lastRenderedPageBreak/>
        <w:t>It will be collecting information about air quality, pedestrian traffic, energy production and consumption. It will have a trash-disposal system to remove waste via underground pneumatic tubes.</w:t>
      </w:r>
    </w:p>
    <w:p w:rsidR="004D049A" w:rsidRDefault="00A66E37" w:rsidP="008B1BC5">
      <w:pPr>
        <w:pStyle w:val="Heading2"/>
        <w:jc w:val="both"/>
      </w:pPr>
      <w:bookmarkStart w:id="13" w:name="_Toc427503665"/>
      <w:r>
        <w:t>Double diamond</w:t>
      </w:r>
      <w:bookmarkEnd w:id="13"/>
    </w:p>
    <w:p w:rsidR="004274D4" w:rsidRDefault="00674F94" w:rsidP="008B1BC5">
      <w:pPr>
        <w:jc w:val="both"/>
      </w:pPr>
      <w:r>
        <w:t xml:space="preserve">“Double Diamond” is a model of the design process developed by the UK Design Council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noProof/>
        </w:rPr>
        <w:t>(Design Council 2005)</w:t>
      </w:r>
      <w:r>
        <w:fldChar w:fldCharType="end"/>
      </w:r>
      <w:r w:rsidR="00FD0E55">
        <w:t xml:space="preserve">, </w:t>
      </w:r>
      <w:r w:rsidR="00FD0E55">
        <w:fldChar w:fldCharType="begin" w:fldLock="1"/>
      </w:r>
      <w:r w:rsidR="000A04B9">
        <w:instrText>ADDIN CSL_CITATION { "citationItems" : [ { "id" : "ITEM-1", "itemData" : { "author" : [ { "dropping-particle" : "", "family" : "Design Council", "given" : "",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Design Council 2007)", "plainTextFormattedCitation" : "(Design Council 2007)", "previouslyFormattedCitation" : "(Design Council 2007)" }, "properties" : { "noteIndex" : 0 }, "schema" : "https://github.com/citation-style-language/schema/raw/master/csl-citation.json" }</w:instrText>
      </w:r>
      <w:r w:rsidR="00FD0E55">
        <w:fldChar w:fldCharType="separate"/>
      </w:r>
      <w:r w:rsidR="006149D9" w:rsidRPr="006149D9">
        <w:rPr>
          <w:noProof/>
        </w:rPr>
        <w:t>(Design 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6923C9" w:rsidRDefault="006923C9" w:rsidP="006923C9">
      <w:pPr>
        <w:keepNext/>
        <w:jc w:val="both"/>
      </w:pPr>
      <w:r>
        <w:rPr>
          <w:noProof/>
          <w:lang w:eastAsia="en-GB"/>
        </w:rPr>
        <w:drawing>
          <wp:inline distT="0" distB="0" distL="0" distR="0" wp14:anchorId="3FCAF689" wp14:editId="6860BF28">
            <wp:extent cx="5760720" cy="33769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Diamond-A3-for-publication-A-2000px_1.png"/>
                    <pic:cNvPicPr/>
                  </pic:nvPicPr>
                  <pic:blipFill>
                    <a:blip r:embed="rId7">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rsidR="00A66E37" w:rsidRDefault="006923C9" w:rsidP="008F3547">
      <w:pPr>
        <w:pStyle w:val="Caption"/>
        <w:jc w:val="center"/>
      </w:pPr>
      <w:r>
        <w:t xml:space="preserve">Figure </w:t>
      </w:r>
      <w:fldSimple w:instr=" SEQ Figure \* ARABIC ">
        <w:r w:rsidR="00B5607E">
          <w:rPr>
            <w:noProof/>
          </w:rPr>
          <w:t>1</w:t>
        </w:r>
      </w:fldSimple>
      <w:r>
        <w:t xml:space="preserve"> Double Diamond diagram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b w:val="0"/>
          <w:noProof/>
        </w:rPr>
        <w:t>(Design Council 2005)</w:t>
      </w:r>
      <w:r>
        <w:fldChar w:fldCharType="end"/>
      </w:r>
    </w:p>
    <w:p w:rsidR="00B21309" w:rsidRDefault="00B21309" w:rsidP="008B1BC5">
      <w:pPr>
        <w:jc w:val="both"/>
      </w:pPr>
    </w:p>
    <w:p w:rsidR="00B21309" w:rsidRDefault="00B21309" w:rsidP="008B1BC5">
      <w:pPr>
        <w:pStyle w:val="Heading3"/>
        <w:jc w:val="both"/>
      </w:pPr>
      <w:bookmarkStart w:id="14" w:name="_Toc427503666"/>
      <w:r>
        <w:t>Discover</w:t>
      </w:r>
      <w:bookmarkEnd w:id="14"/>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lastRenderedPageBreak/>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5" w:name="_Toc427503667"/>
      <w:r>
        <w:t>Define</w:t>
      </w:r>
      <w:bookmarkEnd w:id="15"/>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6" w:name="_Toc427503668"/>
      <w:r>
        <w:t>Develop</w:t>
      </w:r>
      <w:bookmarkEnd w:id="16"/>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lastRenderedPageBreak/>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7" w:name="_Toc427503669"/>
      <w:r>
        <w:t>Deliver</w:t>
      </w:r>
      <w:bookmarkEnd w:id="17"/>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B21309" w:rsidRPr="00A66E37" w:rsidRDefault="00F50A91" w:rsidP="008B1BC5">
      <w:pPr>
        <w:pStyle w:val="ListParagraph"/>
        <w:numPr>
          <w:ilvl w:val="0"/>
          <w:numId w:val="30"/>
        </w:numPr>
        <w:jc w:val="both"/>
      </w:pPr>
      <w:r>
        <w:t>Targets</w:t>
      </w:r>
    </w:p>
    <w:p w:rsidR="005058C1" w:rsidRDefault="005058C1" w:rsidP="008B1BC5">
      <w:pPr>
        <w:jc w:val="both"/>
      </w:pPr>
      <w:r>
        <w:br w:type="page"/>
      </w:r>
    </w:p>
    <w:p w:rsidR="00745150" w:rsidRPr="00A06C67" w:rsidRDefault="004E38B1" w:rsidP="008B1BC5">
      <w:pPr>
        <w:pStyle w:val="Heading1"/>
        <w:jc w:val="both"/>
      </w:pPr>
      <w:bookmarkStart w:id="18" w:name="_Toc427503670"/>
      <w:r>
        <w:lastRenderedPageBreak/>
        <w:t>Description of the work undertaken</w:t>
      </w:r>
      <w:bookmarkEnd w:id="18"/>
    </w:p>
    <w:p w:rsidR="00905739" w:rsidRDefault="00905739" w:rsidP="008B1BC5">
      <w:pPr>
        <w:pStyle w:val="Heading2"/>
        <w:jc w:val="both"/>
      </w:pPr>
      <w:bookmarkStart w:id="19" w:name="_Toc427503671"/>
      <w:r>
        <w:t>Discover</w:t>
      </w:r>
      <w:bookmarkEnd w:id="19"/>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0" w:name="_Toc427503672"/>
      <w:r>
        <w:t>M</w:t>
      </w:r>
      <w:r w:rsidR="00905739">
        <w:t>eetings at the Council</w:t>
      </w:r>
      <w:bookmarkEnd w:id="20"/>
    </w:p>
    <w:p w:rsidR="00905739" w:rsidRDefault="00D851F1" w:rsidP="008B1BC5">
      <w:pPr>
        <w:jc w:val="both"/>
      </w:pPr>
      <w:r>
        <w:t>Initially the contact person from the Council was Sally Kerr. In response to my questions she arranged a meeting with a</w:t>
      </w:r>
      <w:r w:rsidR="00683A3D">
        <w:t>n enterprise</w:t>
      </w:r>
      <w:r>
        <w:t xml:space="preserve"> architect Neil Dumbleton. The purpose of the meeting was to give me an opportunity to ask questions regarding organisational structure as well as</w:t>
      </w:r>
      <w:r w:rsidR="00BE0373">
        <w:t xml:space="preserve"> </w:t>
      </w:r>
      <w:r>
        <w:t>context of the project.</w:t>
      </w:r>
    </w:p>
    <w:p w:rsidR="00283598" w:rsidRDefault="00D851F1" w:rsidP="008B1BC5">
      <w:pPr>
        <w:jc w:val="both"/>
      </w:pPr>
      <w:r>
        <w:t>As it turned out</w:t>
      </w:r>
      <w:r w:rsidR="00FE4CBA">
        <w:t>,</w:t>
      </w:r>
      <w:r>
        <w:t xml:space="preserve"> it was a fi</w:t>
      </w:r>
      <w:r w:rsidR="00FE4CBA">
        <w:t>rst meeting in</w:t>
      </w:r>
      <w:r w:rsidR="00167BB0">
        <w:t xml:space="preserve"> a series. There was no formalis</w:t>
      </w:r>
      <w:r w:rsidR="00FE4CBA">
        <w:t>ed documentation or central place with knowledge about on-going projects that was made available to the author. As a result, personal meetings were the only way to understand activity in the Council. Moreover, it was only thanks to good will of many employees at the City of Edinburgh Council that this was possible.</w:t>
      </w:r>
    </w:p>
    <w:p w:rsidR="00FE4CBA" w:rsidRDefault="00FE4CBA" w:rsidP="008B1BC5">
      <w:pPr>
        <w:jc w:val="both"/>
      </w:pPr>
      <w:r>
        <w:t xml:space="preserve">The diagram below </w:t>
      </w:r>
      <w:r w:rsidR="00144B5B">
        <w:t>shows all the</w:t>
      </w:r>
      <w:r>
        <w:t xml:space="preserve"> people who I interacted with </w:t>
      </w:r>
      <w:r w:rsidR="00144B5B">
        <w:t>during the entire project</w:t>
      </w:r>
      <w:r>
        <w:t>. Connections between d</w:t>
      </w:r>
      <w:r w:rsidR="00BE0632">
        <w:t>ifferent actors represent how I got to know them.</w:t>
      </w:r>
      <w:r w:rsidR="00144B5B">
        <w:t xml:space="preserve"> Circles with colour</w:t>
      </w:r>
      <w:r w:rsidR="00977B0C">
        <w:t>ed</w:t>
      </w:r>
      <w:r w:rsidR="00144B5B">
        <w:t xml:space="preserve"> backgrounds highlight people who I spoke with </w:t>
      </w:r>
      <w:r w:rsidR="005A37D0">
        <w:t>in this phase. Orange colour marks people related with University of Edinburgh, blue is for CEC employees. L</w:t>
      </w:r>
      <w:r w:rsidR="00893287">
        <w:t>evel</w:t>
      </w:r>
      <w:r w:rsidR="005A37D0">
        <w:t xml:space="preserve"> of </w:t>
      </w:r>
      <w:r w:rsidR="009233F1">
        <w:t>a circle</w:t>
      </w:r>
      <w:r w:rsidR="005A37D0">
        <w:t xml:space="preserve"> do</w:t>
      </w:r>
      <w:r w:rsidR="009233F1">
        <w:t>es</w:t>
      </w:r>
      <w:r w:rsidR="005A37D0">
        <w:t xml:space="preserve"> not reflect </w:t>
      </w:r>
      <w:r w:rsidR="009233F1">
        <w:t xml:space="preserve">a </w:t>
      </w:r>
      <w:r w:rsidR="005A37D0">
        <w:t>position in the Council’s structure</w:t>
      </w:r>
      <w:r w:rsidR="009233F1">
        <w:t xml:space="preserve"> -</w:t>
      </w:r>
      <w:r w:rsidR="005A37D0">
        <w:t xml:space="preserve"> </w:t>
      </w:r>
      <w:r w:rsidR="009233F1">
        <w:t>it is</w:t>
      </w:r>
      <w:r w:rsidR="005A37D0">
        <w:t xml:space="preserve"> used solely </w:t>
      </w:r>
      <w:r w:rsidR="009233F1">
        <w:t xml:space="preserve">for </w:t>
      </w:r>
      <w:r w:rsidR="005A37D0">
        <w:t>increasing legibility of the diagram.</w:t>
      </w:r>
    </w:p>
    <w:p w:rsidR="002C4F57" w:rsidRDefault="002C4F57" w:rsidP="008B1BC5">
      <w:pPr>
        <w:jc w:val="both"/>
      </w:pPr>
    </w:p>
    <w:p w:rsidR="005F2ED4" w:rsidRDefault="0015334F" w:rsidP="00283598">
      <w:pPr>
        <w:jc w:val="center"/>
      </w:pPr>
      <w:r>
        <w:rPr>
          <w:noProof/>
          <w:lang w:eastAsia="en-GB"/>
        </w:rPr>
        <w:lastRenderedPageBreak/>
        <w:drawing>
          <wp:inline distT="0" distB="0" distL="0" distR="0">
            <wp:extent cx="8925652" cy="3303830"/>
            <wp:effectExtent l="0" t="8255"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y phase, people(1).png"/>
                    <pic:cNvPicPr/>
                  </pic:nvPicPr>
                  <pic:blipFill>
                    <a:blip r:embed="rId8">
                      <a:extLst>
                        <a:ext uri="{28A0092B-C50C-407E-A947-70E740481C1C}">
                          <a14:useLocalDpi xmlns:a14="http://schemas.microsoft.com/office/drawing/2010/main" val="0"/>
                        </a:ext>
                      </a:extLst>
                    </a:blip>
                    <a:stretch>
                      <a:fillRect/>
                    </a:stretch>
                  </pic:blipFill>
                  <pic:spPr>
                    <a:xfrm rot="5400000">
                      <a:off x="0" y="0"/>
                      <a:ext cx="8948616" cy="3312330"/>
                    </a:xfrm>
                    <a:prstGeom prst="rect">
                      <a:avLst/>
                    </a:prstGeom>
                  </pic:spPr>
                </pic:pic>
              </a:graphicData>
            </a:graphic>
          </wp:inline>
        </w:drawing>
      </w:r>
    </w:p>
    <w:p w:rsidR="00314E93" w:rsidRDefault="00977B0C" w:rsidP="00977B0C">
      <w:pPr>
        <w:jc w:val="both"/>
      </w:pPr>
      <w:r>
        <w:lastRenderedPageBreak/>
        <w:t xml:space="preserve">From these meetings and discussions I gained a brief understanding of the situation at </w:t>
      </w:r>
      <w:smartTag w:uri="urn:schemas-microsoft-com:office:smarttags" w:element="stockticker">
        <w:r>
          <w:t>CEC</w:t>
        </w:r>
      </w:smartTag>
      <w:r>
        <w:t xml:space="preserve">. There </w:t>
      </w:r>
      <w:r w:rsidR="00314E93">
        <w:t>was</w:t>
      </w:r>
      <w:r>
        <w:t xml:space="preserve"> a big effort within the Council aiming at transforming the way services are being delivered and “Channel Shift” </w:t>
      </w:r>
      <w:r w:rsidR="00314E93">
        <w:t xml:space="preserve">was a part of it. The outsourced ICT services in the Council were delivered by British Telecom starting from 2001 and the contract was set to end in 2016. </w:t>
      </w:r>
      <w:r w:rsidR="00A5386B">
        <w:t>In order to find a new service provider under revised conditions</w:t>
      </w:r>
      <w:r w:rsidR="00314E93">
        <w:t xml:space="preserve">, a public tender was </w:t>
      </w:r>
      <w:r w:rsidR="00281774">
        <w:t xml:space="preserve">being </w:t>
      </w:r>
      <w:r w:rsidR="00314E93">
        <w:t>held during the writing of this thesis</w:t>
      </w:r>
      <w:r w:rsidR="00281774">
        <w:t>.</w:t>
      </w:r>
      <w:r w:rsidR="00314E93">
        <w:t xml:space="preserve"> </w:t>
      </w:r>
      <w:r w:rsidR="00281774">
        <w:t>I</w:t>
      </w:r>
      <w:r w:rsidR="00314E93">
        <w:t xml:space="preserve">t considered “Channel Shift” </w:t>
      </w:r>
      <w:r w:rsidR="00281774">
        <w:t xml:space="preserve">as </w:t>
      </w:r>
      <w:r w:rsidR="00314E93">
        <w:t xml:space="preserve">one of the </w:t>
      </w:r>
      <w:r w:rsidR="00281774">
        <w:t>significant</w:t>
      </w:r>
      <w:r w:rsidR="00314E93">
        <w:t xml:space="preserve"> enhancements of the Council’</w:t>
      </w:r>
      <w:r w:rsidR="00281774">
        <w:t>s operations. Final report suggesting the best bidder was submitted by the Finance and Resources Committee on third of August</w:t>
      </w:r>
      <w:r w:rsidR="005D0797">
        <w:t xml:space="preserve"> 2015</w:t>
      </w:r>
      <w:r w:rsidR="00281774">
        <w:t xml:space="preserve"> </w:t>
      </w:r>
      <w:r w:rsidR="00281774">
        <w:fldChar w:fldCharType="begin" w:fldLock="1"/>
      </w:r>
      <w:r w:rsidR="00281774">
        <w:instrText>ADDIN CSL_CITATION { "citationItems" : [ { "id" : "ITEM-1", "itemData" : { "author" : [ { "dropping-particle" : "", "family" : "Finance and Resources Committee", "given" : "", "non-dropping-particle" : "", "parse-names" : false, "suffix" : "" } ], "id" : "ITEM-1", "issue" : "August 2015", "issued" : { "date-parts" : [ [ "2016" ] ] }, "page" : "1-18", "title" : "Finance and Resources Committee ICT Services and Transformation Procurement \u2013 Final Stage Report", "type" : "article-journal" }, "uris" : [ "http://www.mendeley.com/documents/?uuid=46cbd6d7-3dfd-4d26-aec1-83f5725e3afb" ] } ], "mendeley" : { "formattedCitation" : "(Finance and Resources Committee 2016)", "plainTextFormattedCitation" : "(Finance and Resources Committee 2016)", "previouslyFormattedCitation" : "(Finance and Resources Committee 2016)" }, "properties" : { "noteIndex" : 0 }, "schema" : "https://github.com/citation-style-language/schema/raw/master/csl-citation.json" }</w:instrText>
      </w:r>
      <w:r w:rsidR="00281774">
        <w:fldChar w:fldCharType="separate"/>
      </w:r>
      <w:r w:rsidR="00281774" w:rsidRPr="00281774">
        <w:rPr>
          <w:noProof/>
        </w:rPr>
        <w:t>(Finance and Resources Committee 2016)</w:t>
      </w:r>
      <w:r w:rsidR="00281774">
        <w:fldChar w:fldCharType="end"/>
      </w:r>
      <w:r w:rsidR="00281774">
        <w:t>.</w:t>
      </w:r>
    </w:p>
    <w:p w:rsidR="00977B0C" w:rsidRDefault="00281774" w:rsidP="00A5386B">
      <w:pPr>
        <w:jc w:val="both"/>
      </w:pPr>
      <w:r>
        <w:t xml:space="preserve">In summer 2014 a new CRM system was introduced called Oracle RightNow. It was replacing </w:t>
      </w:r>
      <w:r w:rsidR="00A5386B">
        <w:t>the</w:t>
      </w:r>
      <w:r>
        <w:t xml:space="preserve"> old </w:t>
      </w:r>
      <w:r w:rsidR="00A5386B">
        <w:t>system</w:t>
      </w:r>
      <w:r>
        <w:t xml:space="preserve"> called Capture.</w:t>
      </w:r>
      <w:r w:rsidR="00A5386B">
        <w:t xml:space="preserve"> The deployment was part of the</w:t>
      </w:r>
      <w:r w:rsidR="005D0797">
        <w:t xml:space="preserve"> transformation</w:t>
      </w:r>
      <w:r w:rsidR="00977B0C">
        <w:t xml:space="preserve">. The system </w:t>
      </w:r>
      <w:r w:rsidR="005D0797">
        <w:t>was</w:t>
      </w:r>
      <w:r w:rsidR="00977B0C">
        <w:t xml:space="preserve"> used to capture information about all interactions with cit</w:t>
      </w:r>
      <w:r w:rsidR="005D0797">
        <w:t>izens and in some cases it meant that entries did</w:t>
      </w:r>
      <w:r w:rsidR="00977B0C">
        <w:t xml:space="preserve"> not have all the </w:t>
      </w:r>
      <w:r w:rsidR="00A5386B">
        <w:t xml:space="preserve">values specified </w:t>
      </w:r>
      <w:r w:rsidR="00977B0C">
        <w:t>(due to the nature of</w:t>
      </w:r>
      <w:r w:rsidR="00A5386B">
        <w:t xml:space="preserve"> an</w:t>
      </w:r>
      <w:r w:rsidR="00977B0C">
        <w:t xml:space="preserve"> inquiry). The incompleteness </w:t>
      </w:r>
      <w:r w:rsidR="005D0797">
        <w:t>of entries did</w:t>
      </w:r>
      <w:r w:rsidR="00977B0C">
        <w:t xml:space="preserve"> not make them useless </w:t>
      </w:r>
      <w:r w:rsidR="004821E7">
        <w:t>as</w:t>
      </w:r>
      <w:r w:rsidR="00A5386B">
        <w:t xml:space="preserve"> </w:t>
      </w:r>
      <w:r w:rsidR="004821E7">
        <w:t xml:space="preserve">they </w:t>
      </w:r>
      <w:r w:rsidR="005D0797">
        <w:t>could</w:t>
      </w:r>
      <w:r w:rsidR="004821E7">
        <w:t xml:space="preserve"> still inform about things like level of use</w:t>
      </w:r>
      <w:r w:rsidR="00977B0C">
        <w:t>. The data captured has not been analysed from the angle described in this project (socio-economic insights) and it was confirmed that such analysis would be useful for the Council.</w:t>
      </w:r>
    </w:p>
    <w:p w:rsidR="005D0797" w:rsidRDefault="00977B0C" w:rsidP="008B1BC5">
      <w:pPr>
        <w:jc w:val="both"/>
      </w:pPr>
      <w:r>
        <w:t xml:space="preserve">The transformation within the Council </w:t>
      </w:r>
      <w:r w:rsidR="005D0797">
        <w:t>was</w:t>
      </w:r>
      <w:r>
        <w:t xml:space="preserve"> </w:t>
      </w:r>
      <w:r w:rsidR="005D0797">
        <w:t xml:space="preserve">also </w:t>
      </w:r>
      <w:r>
        <w:t xml:space="preserve">trying to centralise Business Intelligence capabilities. The BI department </w:t>
      </w:r>
      <w:r w:rsidR="005D0797">
        <w:t>had</w:t>
      </w:r>
      <w:r>
        <w:t xml:space="preserve"> a number of responsibilities and systems. One </w:t>
      </w:r>
      <w:r w:rsidR="004821E7">
        <w:t>of those systems was</w:t>
      </w:r>
      <w:r>
        <w:t xml:space="preserve"> called IBM Cognos. It was fully operational and a number of reports were generated and delivered to</w:t>
      </w:r>
      <w:r w:rsidR="008C6727">
        <w:t xml:space="preserve"> other</w:t>
      </w:r>
      <w:r>
        <w:t xml:space="preserve"> stakeholders. However, the scale of deployment was still unclear and many departments were still figuring out the role </w:t>
      </w:r>
      <w:r w:rsidR="00A5386B">
        <w:t>the system</w:t>
      </w:r>
      <w:r w:rsidR="00890E02">
        <w:t xml:space="preserve"> would play</w:t>
      </w:r>
      <w:r>
        <w:t xml:space="preserve"> in their operations. Many services </w:t>
      </w:r>
      <w:r w:rsidR="00A5386B">
        <w:t>required more digitisation</w:t>
      </w:r>
      <w:r>
        <w:t xml:space="preserve"> and</w:t>
      </w:r>
      <w:r w:rsidR="00A5386B">
        <w:t xml:space="preserve"> given the strategy, they could potentially use Cognos in the process</w:t>
      </w:r>
      <w:r>
        <w:t xml:space="preserve">. CRM data was an example of a dataset that </w:t>
      </w:r>
      <w:r w:rsidR="00A5386B">
        <w:t>was promising in providing</w:t>
      </w:r>
      <w:r w:rsidR="005D0797">
        <w:t xml:space="preserve"> valuable business insights.</w:t>
      </w:r>
    </w:p>
    <w:p w:rsidR="00977B0C" w:rsidRDefault="005D0797" w:rsidP="008B1BC5">
      <w:pPr>
        <w:jc w:val="both"/>
      </w:pPr>
      <w:r>
        <w:t>Considering the above</w:t>
      </w:r>
      <w:r w:rsidR="00977B0C">
        <w:t>, the project</w:t>
      </w:r>
      <w:r>
        <w:t xml:space="preserve"> would develop a piece of work that would</w:t>
      </w:r>
      <w:r w:rsidR="00977B0C">
        <w:t xml:space="preserve"> </w:t>
      </w:r>
      <w:r w:rsidR="00A5386B">
        <w:t>increase</w:t>
      </w:r>
      <w:r w:rsidR="00977B0C">
        <w:t xml:space="preserve"> know-how within the Council</w:t>
      </w:r>
      <w:r w:rsidR="00A5386B">
        <w:t xml:space="preserve"> </w:t>
      </w:r>
      <w:r>
        <w:t>(</w:t>
      </w:r>
      <w:r w:rsidR="00A5386B">
        <w:t>in terms of using data analysis for designing services and interfaces</w:t>
      </w:r>
      <w:r>
        <w:t>)</w:t>
      </w:r>
      <w:r w:rsidR="001B06BD">
        <w:t>,</w:t>
      </w:r>
      <w:r w:rsidR="00A5386B">
        <w:t xml:space="preserve"> provide a </w:t>
      </w:r>
      <w:r w:rsidR="001B06BD">
        <w:t>“case study”</w:t>
      </w:r>
      <w:r w:rsidR="00A5386B">
        <w:t xml:space="preserve"> </w:t>
      </w:r>
      <w:r w:rsidR="00977B0C">
        <w:t>and directly deliver business value to the organisation.</w:t>
      </w:r>
      <w:r w:rsidR="00014BBD">
        <w:t xml:space="preserve"> The tools and datasets that could be used are described in the following sections.</w:t>
      </w:r>
    </w:p>
    <w:p w:rsidR="00905739" w:rsidRDefault="00905739" w:rsidP="008B1BC5">
      <w:pPr>
        <w:pStyle w:val="Heading3"/>
        <w:jc w:val="both"/>
      </w:pPr>
      <w:bookmarkStart w:id="21" w:name="_Toc427503673"/>
      <w:r>
        <w:t>CRM data</w:t>
      </w:r>
      <w:bookmarkEnd w:id="21"/>
    </w:p>
    <w:p w:rsidR="0027182A" w:rsidRDefault="0027182A" w:rsidP="00B22FE6">
      <w:pPr>
        <w:jc w:val="both"/>
      </w:pPr>
      <w:r>
        <w:t>The new system used at the Council was called RightNow and was provided by Oracle. It was a cloud service and the data in the system was available to CEC employees after registration</w:t>
      </w:r>
      <w:r w:rsidR="00A26FDF">
        <w:t xml:space="preserve"> (with staff number)</w:t>
      </w:r>
      <w:r>
        <w:t xml:space="preserve"> and installation of the interface. The database consisted of a number of tables, e.g. “Answers” which was a “knowledge base for consultants”. The table used in the project was “Incidents” and it contained information about transactions initiated by citizens (issues reported by them through all channels). Th</w:t>
      </w:r>
      <w:r w:rsidR="00890E02">
        <w:t>is</w:t>
      </w:r>
      <w:r>
        <w:t xml:space="preserve"> choice was </w:t>
      </w:r>
      <w:r w:rsidR="00B22FE6">
        <w:t>dictated by the scope of the project - de facto by preferences of the clients who were interested in better understanding of the usage patterns of citizens.</w:t>
      </w:r>
    </w:p>
    <w:p w:rsidR="00171B55" w:rsidRDefault="00890E02" w:rsidP="00B22FE6">
      <w:pPr>
        <w:jc w:val="both"/>
      </w:pPr>
      <w:r>
        <w:t>Unique Property Reference Number (</w:t>
      </w:r>
      <w:r w:rsidR="00A26FDF">
        <w:t>UPRN</w:t>
      </w:r>
      <w:r>
        <w:t>)</w:t>
      </w:r>
      <w:r w:rsidR="00A26FDF">
        <w:t xml:space="preserve"> is a number uniquely identifying a </w:t>
      </w:r>
      <w:r w:rsidR="00171B55">
        <w:t>household</w:t>
      </w:r>
      <w:r w:rsidR="00A26FDF">
        <w:t xml:space="preserve"> in Edinburgh</w:t>
      </w:r>
      <w:r w:rsidR="00171B55">
        <w:t xml:space="preserve"> and thus a person (or a family)</w:t>
      </w:r>
      <w:r w:rsidR="00A26FDF">
        <w:t xml:space="preserve">. Incidents table had a column named UPRN which </w:t>
      </w:r>
      <w:r w:rsidR="00171B55">
        <w:t>provided information about who reported the issue. The Mosaic personas</w:t>
      </w:r>
      <w:r>
        <w:t xml:space="preserve"> (introduced in the next section)</w:t>
      </w:r>
      <w:r w:rsidR="00171B55">
        <w:t xml:space="preserve"> were also using UPRN making it possible to link the two datasets.</w:t>
      </w:r>
    </w:p>
    <w:p w:rsidR="00171B55" w:rsidRDefault="00171B55" w:rsidP="008B1BC5">
      <w:pPr>
        <w:jc w:val="both"/>
      </w:pPr>
      <w:r>
        <w:t>The table had dozens of columns containing information about things like channel used to report the issue, postcode wher</w:t>
      </w:r>
      <w:r w:rsidR="00890E02">
        <w:t>e it was reported, date</w:t>
      </w:r>
      <w:r>
        <w:t>, Service Level Agreement (SLA).</w:t>
      </w:r>
    </w:p>
    <w:p w:rsidR="00171B55" w:rsidRDefault="00171B55" w:rsidP="008B1BC5">
      <w:pPr>
        <w:jc w:val="both"/>
      </w:pPr>
    </w:p>
    <w:p w:rsidR="00171B55" w:rsidRDefault="00157D5C" w:rsidP="008B1BC5">
      <w:pPr>
        <w:jc w:val="both"/>
      </w:pPr>
      <w:r>
        <w:t>The incidents table selected for this project (which is a part of the CRM database) apart from storing detailed information on issues reported by citizens provides means for tracking activity across different channels. Some enquires are just general questions and as a result, many entries do not have all values filled in. This enriches the dataset giving a fuller picture of what is happening</w:t>
      </w:r>
      <w:r w:rsidR="00171B55">
        <w:t>,</w:t>
      </w:r>
      <w:r w:rsidR="00174CF3">
        <w:t xml:space="preserve"> i.e</w:t>
      </w:r>
      <w:r w:rsidR="00171B55">
        <w:t xml:space="preserve">. </w:t>
      </w:r>
      <w:r w:rsidR="00174CF3">
        <w:t>keeping a trace of all</w:t>
      </w:r>
      <w:r w:rsidR="00171B55">
        <w:t xml:space="preserve"> </w:t>
      </w:r>
      <w:r>
        <w:t>enquires.</w:t>
      </w:r>
    </w:p>
    <w:p w:rsidR="00905739" w:rsidRDefault="00905739" w:rsidP="008B1BC5">
      <w:pPr>
        <w:pStyle w:val="Heading3"/>
        <w:jc w:val="both"/>
      </w:pPr>
      <w:bookmarkStart w:id="22" w:name="_Toc427503674"/>
      <w:r>
        <w:t>Mosaic</w:t>
      </w:r>
      <w:r w:rsidR="00393340">
        <w:t xml:space="preserve"> UK Consumer and Demographic Data</w:t>
      </w:r>
      <w:bookmarkEnd w:id="22"/>
    </w:p>
    <w:p w:rsidR="00393340" w:rsidRDefault="00393340" w:rsidP="008B1BC5">
      <w:pPr>
        <w:jc w:val="both"/>
      </w:pPr>
      <w:r w:rsidRPr="00393340">
        <w:t xml:space="preserve">Mosaic </w:t>
      </w:r>
      <w:r w:rsidR="009E4A36">
        <w:t>i</w:t>
      </w:r>
      <w:r>
        <w:t xml:space="preserve">s a dataset </w:t>
      </w:r>
      <w:r w:rsidR="00FF5CBD">
        <w:t>created</w:t>
      </w:r>
      <w:r>
        <w:t xml:space="preserve"> by Experian</w:t>
      </w:r>
      <w:r w:rsidR="001B3C7A">
        <w:t xml:space="preserve"> -</w:t>
      </w:r>
      <w:r>
        <w:t xml:space="preserve"> </w:t>
      </w:r>
      <w:r w:rsidR="00F713C1" w:rsidRPr="00F713C1">
        <w:t>credit reference agency</w:t>
      </w:r>
      <w:r>
        <w:t xml:space="preserve">. It provides </w:t>
      </w:r>
      <w:r w:rsidR="00FF5CBD">
        <w:t>insights</w:t>
      </w:r>
      <w:r>
        <w:t xml:space="preserve"> about </w:t>
      </w:r>
      <w:r w:rsidR="00FF5CBD">
        <w:t>lifestyles</w:t>
      </w:r>
      <w:r>
        <w:t xml:space="preserve"> and preferences of people across the United Kingdom.</w:t>
      </w:r>
      <w:r w:rsidR="00FF5CBD">
        <w:t xml:space="preserve"> </w:t>
      </w:r>
      <w:r>
        <w:t xml:space="preserve">It identifies 14 social groups and </w:t>
      </w:r>
      <w:r w:rsidR="00FF5CBD">
        <w:t xml:space="preserve">a total of </w:t>
      </w:r>
      <w:r>
        <w:t xml:space="preserve">57 types within those groups. </w:t>
      </w:r>
      <w:r w:rsidR="00FF5CBD">
        <w:t>It was built using more than 450 data variables and the sources include</w:t>
      </w:r>
      <w:r w:rsidR="00E330E6">
        <w:t xml:space="preserve">, but are not limited to </w:t>
      </w:r>
      <w:r w:rsidR="00E330E6">
        <w:fldChar w:fldCharType="begin" w:fldLock="1"/>
      </w:r>
      <w:r w:rsidR="001B3C7A">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rsidR="00E330E6">
        <w:fldChar w:fldCharType="separate"/>
      </w:r>
      <w:r w:rsidR="00E330E6" w:rsidRPr="00E330E6">
        <w:rPr>
          <w:noProof/>
        </w:rPr>
        <w:t>(Experian 2014)</w:t>
      </w:r>
      <w:r w:rsidR="00E330E6">
        <w:fldChar w:fldCharType="end"/>
      </w:r>
      <w:r w:rsidR="00FF5CBD">
        <w:t>:</w:t>
      </w:r>
    </w:p>
    <w:p w:rsidR="00E330E6" w:rsidRDefault="00E330E6" w:rsidP="00E330E6">
      <w:pPr>
        <w:pStyle w:val="ListParagraph"/>
        <w:numPr>
          <w:ilvl w:val="0"/>
          <w:numId w:val="38"/>
        </w:numPr>
        <w:jc w:val="both"/>
      </w:pPr>
      <w:r>
        <w:t>Census</w:t>
      </w:r>
    </w:p>
    <w:p w:rsidR="00E330E6" w:rsidRDefault="00E330E6" w:rsidP="00E330E6">
      <w:pPr>
        <w:pStyle w:val="ListParagraph"/>
        <w:numPr>
          <w:ilvl w:val="0"/>
          <w:numId w:val="38"/>
        </w:numPr>
        <w:jc w:val="both"/>
      </w:pPr>
      <w:r>
        <w:t>Open Data</w:t>
      </w:r>
    </w:p>
    <w:p w:rsidR="00E330E6" w:rsidRDefault="00E330E6" w:rsidP="00E330E6">
      <w:pPr>
        <w:pStyle w:val="ListParagraph"/>
        <w:numPr>
          <w:ilvl w:val="0"/>
          <w:numId w:val="38"/>
        </w:numPr>
        <w:jc w:val="both"/>
      </w:pPr>
      <w:r>
        <w:t>OFCOM Broadband speeds</w:t>
      </w:r>
    </w:p>
    <w:p w:rsidR="00E330E6" w:rsidRDefault="00E330E6" w:rsidP="00E330E6">
      <w:pPr>
        <w:pStyle w:val="ListParagraph"/>
        <w:numPr>
          <w:ilvl w:val="0"/>
          <w:numId w:val="38"/>
        </w:numPr>
        <w:jc w:val="both"/>
      </w:pPr>
      <w:r>
        <w:t>Higher Education Statistics Authority (HESA)</w:t>
      </w:r>
    </w:p>
    <w:p w:rsidR="00E330E6" w:rsidRDefault="00E330E6" w:rsidP="00E330E6">
      <w:pPr>
        <w:pStyle w:val="ListParagraph"/>
        <w:numPr>
          <w:ilvl w:val="0"/>
          <w:numId w:val="38"/>
        </w:numPr>
        <w:jc w:val="both"/>
      </w:pPr>
      <w:r>
        <w:t xml:space="preserve">Electoral </w:t>
      </w:r>
      <w:r w:rsidR="009E4A36">
        <w:t>Roll</w:t>
      </w:r>
    </w:p>
    <w:p w:rsidR="00E330E6" w:rsidRDefault="00E330E6" w:rsidP="00E330E6">
      <w:pPr>
        <w:pStyle w:val="ListParagraph"/>
        <w:numPr>
          <w:ilvl w:val="0"/>
          <w:numId w:val="38"/>
        </w:numPr>
        <w:jc w:val="both"/>
      </w:pPr>
      <w:r>
        <w:t>Council Tax property valuations</w:t>
      </w:r>
    </w:p>
    <w:p w:rsidR="00E330E6" w:rsidRDefault="00E330E6" w:rsidP="00E330E6">
      <w:pPr>
        <w:pStyle w:val="ListParagraph"/>
        <w:numPr>
          <w:ilvl w:val="0"/>
          <w:numId w:val="38"/>
        </w:numPr>
        <w:jc w:val="both"/>
      </w:pPr>
      <w:r>
        <w:t>YouGov’s survey of consumers and their financial behaviour</w:t>
      </w:r>
    </w:p>
    <w:p w:rsidR="00F713C1" w:rsidRDefault="00F713C1" w:rsidP="00E330E6">
      <w:pPr>
        <w:pStyle w:val="ListParagraph"/>
        <w:numPr>
          <w:ilvl w:val="0"/>
          <w:numId w:val="38"/>
        </w:numPr>
        <w:jc w:val="both"/>
      </w:pPr>
      <w:r>
        <w:t>British Crime Survey</w:t>
      </w:r>
    </w:p>
    <w:p w:rsidR="00F713C1" w:rsidRDefault="009E4A36" w:rsidP="008B1BC5">
      <w:pPr>
        <w:jc w:val="both"/>
      </w:pPr>
      <w:r>
        <w:t>It is highly detailed (e.g. food a person buys based on information from retailers) and granular (every household). It can be used as a numerical dataset (Cognos package) or a descriptive interpretation (</w:t>
      </w:r>
      <w:r w:rsidR="006C1D1C">
        <w:t xml:space="preserve">Segmentation </w:t>
      </w:r>
      <w:r>
        <w:t>portal).</w:t>
      </w:r>
    </w:p>
    <w:p w:rsidR="006C1D1C" w:rsidRDefault="006C1D1C" w:rsidP="008B1BC5">
      <w:pPr>
        <w:jc w:val="both"/>
      </w:pPr>
      <w:r>
        <w:t xml:space="preserve">Since the portal is very useful in working with Mosaic data, </w:t>
      </w:r>
      <w:r>
        <w:t>after a recommendation from the author</w:t>
      </w:r>
      <w:r>
        <w:t xml:space="preserve"> access was granted to Andy Thomson (one of the receivers of the reports).</w:t>
      </w:r>
    </w:p>
    <w:p w:rsidR="001B3C7A" w:rsidRDefault="001B3C7A" w:rsidP="008B1BC5">
      <w:pPr>
        <w:jc w:val="both"/>
      </w:pPr>
      <w:r>
        <w:t>Some of the information</w:t>
      </w:r>
      <w:r w:rsidR="00877793" w:rsidRPr="00877793">
        <w:t xml:space="preserve"> </w:t>
      </w:r>
      <w:r w:rsidR="00877793">
        <w:t>about a household</w:t>
      </w:r>
      <w:r w:rsidR="00890E02">
        <w:t xml:space="preserve"> available in Mosaic include</w:t>
      </w:r>
      <w:r w:rsidR="003B36B8">
        <w:t>s</w:t>
      </w:r>
      <w:r>
        <w:t>:</w:t>
      </w:r>
    </w:p>
    <w:p w:rsidR="001B3C7A" w:rsidRDefault="001B3C7A" w:rsidP="001B3C7A">
      <w:pPr>
        <w:pStyle w:val="ListParagraph"/>
        <w:numPr>
          <w:ilvl w:val="0"/>
          <w:numId w:val="39"/>
        </w:numPr>
        <w:jc w:val="both"/>
      </w:pPr>
      <w:r>
        <w:t>Age of members</w:t>
      </w:r>
      <w:r w:rsidR="00E2718A">
        <w:t xml:space="preserve"> of the household</w:t>
      </w:r>
    </w:p>
    <w:p w:rsidR="001B3C7A" w:rsidRDefault="001B3C7A" w:rsidP="001B3C7A">
      <w:pPr>
        <w:pStyle w:val="ListParagraph"/>
        <w:numPr>
          <w:ilvl w:val="0"/>
          <w:numId w:val="39"/>
        </w:numPr>
        <w:jc w:val="both"/>
      </w:pPr>
      <w:r>
        <w:t>Income</w:t>
      </w:r>
    </w:p>
    <w:p w:rsidR="001B3C7A" w:rsidRDefault="001B3C7A" w:rsidP="001B3C7A">
      <w:pPr>
        <w:pStyle w:val="ListParagraph"/>
        <w:numPr>
          <w:ilvl w:val="0"/>
          <w:numId w:val="39"/>
        </w:numPr>
        <w:jc w:val="both"/>
      </w:pPr>
      <w:r>
        <w:t>S</w:t>
      </w:r>
      <w:r w:rsidRPr="001B3C7A">
        <w:t>pending structure</w:t>
      </w:r>
    </w:p>
    <w:p w:rsidR="001B3C7A" w:rsidRDefault="001B3C7A" w:rsidP="001B3C7A">
      <w:pPr>
        <w:pStyle w:val="ListParagraph"/>
        <w:numPr>
          <w:ilvl w:val="0"/>
          <w:numId w:val="39"/>
        </w:numPr>
        <w:jc w:val="both"/>
      </w:pPr>
      <w:r>
        <w:t>Property type</w:t>
      </w:r>
    </w:p>
    <w:p w:rsidR="001B3C7A" w:rsidRDefault="001B3C7A" w:rsidP="001B3C7A">
      <w:pPr>
        <w:pStyle w:val="ListParagraph"/>
        <w:numPr>
          <w:ilvl w:val="0"/>
          <w:numId w:val="39"/>
        </w:numPr>
        <w:jc w:val="both"/>
      </w:pPr>
      <w:r>
        <w:t>Contact channel preference</w:t>
      </w:r>
    </w:p>
    <w:p w:rsidR="001B3C7A" w:rsidRDefault="001B3C7A" w:rsidP="001B3C7A">
      <w:pPr>
        <w:pStyle w:val="ListParagraph"/>
        <w:numPr>
          <w:ilvl w:val="0"/>
          <w:numId w:val="39"/>
        </w:numPr>
        <w:jc w:val="both"/>
      </w:pPr>
      <w:r>
        <w:t>Edu</w:t>
      </w:r>
      <w:r w:rsidR="00316B01">
        <w:t>c</w:t>
      </w:r>
      <w:r>
        <w:t>ation</w:t>
      </w:r>
    </w:p>
    <w:p w:rsidR="00E2718A" w:rsidRDefault="00E2718A" w:rsidP="001B3C7A">
      <w:pPr>
        <w:pStyle w:val="ListParagraph"/>
        <w:numPr>
          <w:ilvl w:val="0"/>
          <w:numId w:val="39"/>
        </w:numPr>
        <w:jc w:val="both"/>
      </w:pPr>
      <w:r>
        <w:t>Access to technology</w:t>
      </w:r>
    </w:p>
    <w:p w:rsidR="00172ECE" w:rsidRDefault="00172ECE" w:rsidP="00172ECE">
      <w:pPr>
        <w:jc w:val="both"/>
      </w:pPr>
      <w:r>
        <w:t>For example,</w:t>
      </w:r>
      <w:r w:rsidR="00F51F9C">
        <w:t xml:space="preserve"> selected characteristics of</w:t>
      </w:r>
      <w:r>
        <w:t xml:space="preserve"> group D, </w:t>
      </w:r>
      <w:r w:rsidR="00F51F9C">
        <w:t>referred to</w:t>
      </w:r>
      <w:r>
        <w:t xml:space="preserve"> as “Rural Reality”,</w:t>
      </w:r>
      <w:r w:rsidR="00F51F9C">
        <w:t xml:space="preserve"> include</w:t>
      </w:r>
      <w:r>
        <w:t xml:space="preserve">: </w:t>
      </w:r>
      <w:r w:rsidR="00B138C2">
        <w:t>r</w:t>
      </w:r>
      <w:r>
        <w:t>ural locations</w:t>
      </w:r>
      <w:r>
        <w:t>, v</w:t>
      </w:r>
      <w:r>
        <w:t>illage and outlying houses</w:t>
      </w:r>
      <w:r>
        <w:t>, a</w:t>
      </w:r>
      <w:r>
        <w:t>gricultural employment</w:t>
      </w:r>
      <w:r>
        <w:t xml:space="preserve">, </w:t>
      </w:r>
      <w:r w:rsidR="002D70F1">
        <w:t>a</w:t>
      </w:r>
      <w:r>
        <w:t>ffordable value homes</w:t>
      </w:r>
      <w:r w:rsidR="002D70F1">
        <w:t>, s</w:t>
      </w:r>
      <w:r>
        <w:t>low Internet speeds</w:t>
      </w:r>
      <w:r w:rsidR="002D70F1">
        <w:t xml:space="preserve">. People in this group are aged 66+, they have income of </w:t>
      </w:r>
      <w:r w:rsidR="002D70F1">
        <w:rPr>
          <w:rStyle w:val="st"/>
        </w:rPr>
        <w:t>£</w:t>
      </w:r>
      <w:r w:rsidR="002D70F1">
        <w:t>20k-</w:t>
      </w:r>
      <w:r w:rsidR="002D70F1" w:rsidRPr="002D70F1">
        <w:rPr>
          <w:rStyle w:val="Heading1Char"/>
        </w:rPr>
        <w:t xml:space="preserve"> </w:t>
      </w:r>
      <w:r w:rsidR="002D70F1">
        <w:rPr>
          <w:rStyle w:val="st"/>
        </w:rPr>
        <w:t>£</w:t>
      </w:r>
      <w:r w:rsidR="002D70F1">
        <w:t xml:space="preserve">29k, they </w:t>
      </w:r>
      <w:r w:rsidR="00B138C2">
        <w:t>live alone (or in “pseudo families”)</w:t>
      </w:r>
      <w:r w:rsidR="002D70F1">
        <w:t xml:space="preserve"> and compared to the rest of the population are less likely to have children. They live in </w:t>
      </w:r>
      <w:r w:rsidR="00F51F9C">
        <w:t xml:space="preserve">bungalows, named buildings or </w:t>
      </w:r>
      <w:r w:rsidR="002D70F1">
        <w:t>semidetached households</w:t>
      </w:r>
      <w:r w:rsidR="00F51F9C">
        <w:t xml:space="preserve"> in majority</w:t>
      </w:r>
      <w:r w:rsidR="002D70F1">
        <w:t xml:space="preserve"> owned by them. Comparing to the rest of the population in the UK, they are half as likely to prefer being contacted </w:t>
      </w:r>
      <w:r w:rsidR="007359AE">
        <w:t xml:space="preserve">via </w:t>
      </w:r>
      <w:bookmarkStart w:id="23" w:name="_GoBack"/>
      <w:bookmarkEnd w:id="23"/>
      <w:r w:rsidR="002D70F1">
        <w:t xml:space="preserve"> mobile call (in contrary to a landline). Majority of them use “pay as you go” tariffs with mobile bill of </w:t>
      </w:r>
      <w:r w:rsidR="002D70F1">
        <w:lastRenderedPageBreak/>
        <w:t>10 pounds or less,</w:t>
      </w:r>
      <w:r w:rsidR="00B138C2">
        <w:t xml:space="preserve"> they read regional papers and are very likely to do groceries in Co-op and very unlikely to buy in Waitrose. Much bigger part of this group (compared to other groups in the UK) is likely to use e-mail</w:t>
      </w:r>
      <w:r w:rsidR="00F51F9C">
        <w:t xml:space="preserve"> monthly and not listen to music using mobile technologies. </w:t>
      </w:r>
    </w:p>
    <w:p w:rsidR="001B3C7A" w:rsidRDefault="009E4A36" w:rsidP="001B3C7A">
      <w:pPr>
        <w:keepNext/>
        <w:jc w:val="both"/>
      </w:pPr>
      <w:r>
        <w:rPr>
          <w:noProof/>
          <w:lang w:eastAsia="en-GB"/>
        </w:rPr>
        <w:drawing>
          <wp:inline distT="0" distB="0" distL="0" distR="0" wp14:anchorId="37DF964E" wp14:editId="179604F5">
            <wp:extent cx="5760720" cy="39795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aic_segmentation_portal.jpg"/>
                    <pic:cNvPicPr/>
                  </pic:nvPicPr>
                  <pic:blipFill>
                    <a:blip r:embed="rId9">
                      <a:extLst>
                        <a:ext uri="{28A0092B-C50C-407E-A947-70E740481C1C}">
                          <a14:useLocalDpi xmlns:a14="http://schemas.microsoft.com/office/drawing/2010/main" val="0"/>
                        </a:ext>
                      </a:extLst>
                    </a:blip>
                    <a:stretch>
                      <a:fillRect/>
                    </a:stretch>
                  </pic:blipFill>
                  <pic:spPr>
                    <a:xfrm>
                      <a:off x="0" y="0"/>
                      <a:ext cx="5760720" cy="3979545"/>
                    </a:xfrm>
                    <a:prstGeom prst="rect">
                      <a:avLst/>
                    </a:prstGeom>
                  </pic:spPr>
                </pic:pic>
              </a:graphicData>
            </a:graphic>
          </wp:inline>
        </w:drawing>
      </w:r>
    </w:p>
    <w:p w:rsidR="00905739" w:rsidRDefault="001B3C7A" w:rsidP="001B3C7A">
      <w:pPr>
        <w:pStyle w:val="Caption"/>
        <w:jc w:val="both"/>
      </w:pPr>
      <w:r>
        <w:t xml:space="preserve">Figure </w:t>
      </w:r>
      <w:fldSimple w:instr=" SEQ Figure \* ARABIC ">
        <w:r w:rsidR="00B5607E">
          <w:rPr>
            <w:noProof/>
          </w:rPr>
          <w:t>2</w:t>
        </w:r>
      </w:fldSimple>
      <w:r>
        <w:t xml:space="preserve"> Segmentation portal visualising Mosaic data </w:t>
      </w:r>
      <w:r>
        <w:fldChar w:fldCharType="begin" w:fldLock="1"/>
      </w:r>
      <w:r w:rsidR="00B01F0F">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fldChar w:fldCharType="separate"/>
      </w:r>
      <w:r w:rsidRPr="001B3C7A">
        <w:rPr>
          <w:b w:val="0"/>
          <w:noProof/>
        </w:rPr>
        <w:t>(Experian 2014)</w:t>
      </w:r>
      <w:r>
        <w:fldChar w:fldCharType="end"/>
      </w:r>
    </w:p>
    <w:p w:rsidR="00F759A6" w:rsidRDefault="00F759A6" w:rsidP="008B1BC5">
      <w:pPr>
        <w:jc w:val="both"/>
      </w:pPr>
    </w:p>
    <w:p w:rsidR="00905739" w:rsidRDefault="00905739" w:rsidP="008B1BC5">
      <w:pPr>
        <w:pStyle w:val="Heading3"/>
        <w:jc w:val="both"/>
      </w:pPr>
      <w:bookmarkStart w:id="24" w:name="_Toc427503675"/>
      <w:r>
        <w:t>IBM Cognos</w:t>
      </w:r>
      <w:bookmarkEnd w:id="24"/>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rsidR="000E2DE2">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b)", "plainTextFormattedCitation" : "(IBM 2015b)", "previouslyFormattedCitation" : "(IBM 2015b)" }, "properties" : { "noteIndex" : 0 }, "schema" : "https://github.com/citation-style-language/schema/raw/master/csl-citation.json" }</w:instrText>
      </w:r>
      <w:r>
        <w:fldChar w:fldCharType="separate"/>
      </w:r>
      <w:r w:rsidR="000E2DE2" w:rsidRPr="000E2DE2">
        <w:rPr>
          <w:noProof/>
        </w:rPr>
        <w:t>(IBM 2015b)</w:t>
      </w:r>
      <w:r>
        <w:fldChar w:fldCharType="end"/>
      </w:r>
      <w:r>
        <w:t>. Majority of IBM products in BI belong to Cognos family and include very specialized applications like “</w:t>
      </w:r>
      <w:r w:rsidRPr="008F49F4">
        <w:t>Cognos Supply Chain Performance Procurement Analytics</w:t>
      </w:r>
      <w:r>
        <w:t>” as well as general purpose tools like “Cognos Business Intelligence”.</w:t>
      </w:r>
    </w:p>
    <w:p w:rsidR="00905739" w:rsidRDefault="00905739" w:rsidP="008B1BC5">
      <w:pPr>
        <w:jc w:val="both"/>
      </w:pPr>
      <w:r>
        <w:t xml:space="preserve">The solution used at CEC is IBM Cognos Business Intelligence 10.2.1 and it is a set of tools </w:t>
      </w:r>
      <w:r w:rsidRPr="008F49F4">
        <w:t>that significantly ease</w:t>
      </w:r>
      <w:r>
        <w:t>s</w:t>
      </w:r>
      <w:r w:rsidRPr="008F49F4">
        <w:t xml:space="preserve"> processes such as importing data from different formats (e.g. csv, xml, xlsx),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r w:rsidR="00097257">
        <w:t>Analysis Studio.</w:t>
      </w:r>
    </w:p>
    <w:p w:rsidR="00905739" w:rsidRDefault="00905739" w:rsidP="008B1BC5">
      <w:pPr>
        <w:jc w:val="both"/>
      </w:pPr>
      <w:r>
        <w:lastRenderedPageBreak/>
        <w:t xml:space="preserve">The same results can be achieved using different tools, but </w:t>
      </w:r>
      <w:r w:rsidR="00877793">
        <w:t>some</w:t>
      </w:r>
      <w:r>
        <w:t xml:space="preserve"> of them </w:t>
      </w:r>
      <w:r w:rsidR="00877793">
        <w:t>are</w:t>
      </w:r>
      <w:r>
        <w:t xml:space="preserve"> better fitted for a specific purpose. Report Studio was designed with reports creation in mind, Query Studio was optimized for creating and editing complex database queries. CEC has two types of instances of IBM Cognos – production and development machines, accessible under different URLs.</w:t>
      </w:r>
    </w:p>
    <w:p w:rsidR="00905739" w:rsidRDefault="00905739" w:rsidP="008B1BC5">
      <w:pPr>
        <w:jc w:val="both"/>
      </w:pPr>
      <w:r>
        <w:t xml:space="preserve">IBM Cognos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drawing>
          <wp:inline distT="0" distB="0" distL="0" distR="0" wp14:anchorId="2416B987" wp14:editId="16D83E0C">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3</w:t>
        </w:r>
      </w:fldSimple>
      <w:r>
        <w:t xml:space="preserve"> IBM Cognos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B01F0F" w:rsidP="008B1BC5">
      <w:pPr>
        <w:jc w:val="both"/>
      </w:pPr>
      <w:r>
        <w:t xml:space="preserve">The platform operates by using different services which are run at those three levels </w:t>
      </w:r>
      <w:r>
        <w:fldChar w:fldCharType="begin" w:fldLock="1"/>
      </w:r>
      <w:r w:rsidR="00A946B3">
        <w:instrText>ADDIN CSL_CITATION { "citationItems" : [ { "id" : "ITEM-1", "itemData" : { "author" : [ { "dropping-particle" : "", "family" : "Browne", "given" : "Dean", "non-dropping-particle" : "", "parse-names" : false, "suffix" : "" } ], "container-title" : "Red Books", "id" : "ITEM-1", "issued" : { "date-parts" : [ [ "2010" ] ] }, "page" : "26", "title" : "Front cover IBM Cognos Business Intelligence V10 . 1", "type" : "article-journal", "volume" : "REDP-4693-" }, "uris" : [ "http://www.mendeley.com/documents/?uuid=8f806f96-8a5b-4c13-a98a-dad7f2dd614b" ] } ], "mendeley" : { "formattedCitation" : "(Browne 2010)", "plainTextFormattedCitation" : "(Browne 2010)", "previouslyFormattedCitation" : "(Browne 2010)" }, "properties" : { "noteIndex" : 0 }, "schema" : "https://github.com/citation-style-language/schema/raw/master/csl-citation.json" }</w:instrText>
      </w:r>
      <w:r>
        <w:fldChar w:fldCharType="separate"/>
      </w:r>
      <w:r w:rsidRPr="00B01F0F">
        <w:rPr>
          <w:noProof/>
        </w:rPr>
        <w:t>(Browne 2010)</w:t>
      </w:r>
      <w:r>
        <w:fldChar w:fldCharType="end"/>
      </w:r>
      <w:r>
        <w:t xml:space="preserve">, </w:t>
      </w:r>
      <w:r w:rsidR="00657BB9">
        <w:t>for example</w:t>
      </w:r>
      <w:r>
        <w:t>:</w:t>
      </w:r>
    </w:p>
    <w:p w:rsidR="00B01F0F" w:rsidRDefault="00B01F0F" w:rsidP="00B01F0F">
      <w:pPr>
        <w:pStyle w:val="ListParagraph"/>
        <w:numPr>
          <w:ilvl w:val="0"/>
          <w:numId w:val="40"/>
        </w:numPr>
        <w:jc w:val="both"/>
      </w:pPr>
      <w:r>
        <w:t>Agent service – responsible for running agents</w:t>
      </w:r>
      <w:r w:rsidR="00657BB9">
        <w:t>, “determines which tasks to execute and forwards those tasks to the monitor service for execution”</w:t>
      </w:r>
    </w:p>
    <w:p w:rsidR="00657BB9" w:rsidRDefault="00657BB9" w:rsidP="00B01F0F">
      <w:pPr>
        <w:pStyle w:val="ListParagraph"/>
        <w:numPr>
          <w:ilvl w:val="0"/>
          <w:numId w:val="40"/>
        </w:numPr>
        <w:jc w:val="both"/>
      </w:pPr>
      <w:r>
        <w:t>Monitor service – handles requests which will be run in the background including background tasks, reports scheduled to be run and e-mailed, jobs</w:t>
      </w:r>
    </w:p>
    <w:p w:rsidR="00657BB9" w:rsidRDefault="00657BB9" w:rsidP="00B01F0F">
      <w:pPr>
        <w:pStyle w:val="ListParagraph"/>
        <w:numPr>
          <w:ilvl w:val="0"/>
          <w:numId w:val="40"/>
        </w:numPr>
        <w:jc w:val="both"/>
      </w:pPr>
      <w:r>
        <w:t>Query service – “manages Dynamic Query Mode requests and returns the results to the requesting batch”</w:t>
      </w:r>
    </w:p>
    <w:p w:rsidR="009D5840" w:rsidRDefault="009D5840" w:rsidP="009D5840">
      <w:pPr>
        <w:jc w:val="both"/>
      </w:pPr>
      <w:r>
        <w:t>Selected alternatives to IBM Cognos BI:</w:t>
      </w:r>
    </w:p>
    <w:p w:rsidR="009D5840" w:rsidRPr="001737B6" w:rsidRDefault="009D5840" w:rsidP="009D5840">
      <w:pPr>
        <w:pStyle w:val="ListParagraph"/>
        <w:numPr>
          <w:ilvl w:val="0"/>
          <w:numId w:val="14"/>
        </w:numPr>
        <w:jc w:val="both"/>
        <w:rPr>
          <w:lang w:val="pl-PL"/>
        </w:rPr>
      </w:pPr>
      <w:r w:rsidRPr="001737B6">
        <w:rPr>
          <w:lang w:val="pl-PL"/>
        </w:rPr>
        <w:lastRenderedPageBreak/>
        <w:t xml:space="preserve">Qlik </w:t>
      </w:r>
      <w:r>
        <w:rPr>
          <w:lang w:val="pl-PL"/>
        </w:rPr>
        <w:t>–</w:t>
      </w:r>
      <w:r w:rsidRPr="001737B6">
        <w:rPr>
          <w:lang w:val="pl-PL"/>
        </w:rPr>
        <w:t xml:space="preserve"> http://global.qlik.com/uk</w:t>
      </w:r>
    </w:p>
    <w:p w:rsidR="009D5840" w:rsidRPr="001737B6" w:rsidRDefault="009D5840" w:rsidP="009D5840">
      <w:pPr>
        <w:pStyle w:val="ListParagraph"/>
        <w:numPr>
          <w:ilvl w:val="0"/>
          <w:numId w:val="14"/>
        </w:numPr>
        <w:jc w:val="both"/>
      </w:pPr>
      <w:r w:rsidRPr="001737B6">
        <w:t>CAFE – cognos analysis for Excel</w:t>
      </w:r>
    </w:p>
    <w:p w:rsidR="009D5840" w:rsidRDefault="009D5840" w:rsidP="009D5840">
      <w:pPr>
        <w:pStyle w:val="ListParagraph"/>
        <w:numPr>
          <w:ilvl w:val="0"/>
          <w:numId w:val="14"/>
        </w:numPr>
        <w:jc w:val="both"/>
      </w:pPr>
      <w:r w:rsidRPr="00A430FF">
        <w:t>Tableu</w:t>
      </w:r>
      <w:r>
        <w:t xml:space="preserve"> –</w:t>
      </w:r>
      <w:r w:rsidRPr="00A430FF">
        <w:t xml:space="preserve"> http://www.tableau.com/</w:t>
      </w:r>
    </w:p>
    <w:p w:rsidR="009D5840" w:rsidRDefault="009D5840" w:rsidP="009D5840">
      <w:pPr>
        <w:jc w:val="both"/>
      </w:pPr>
    </w:p>
    <w:p w:rsidR="00905739" w:rsidRPr="00ED6C9C" w:rsidRDefault="00905739" w:rsidP="008B1BC5">
      <w:pPr>
        <w:pStyle w:val="Heading4"/>
        <w:jc w:val="both"/>
      </w:pPr>
      <w:r>
        <w:t>Working with IBM Cognos BI</w:t>
      </w:r>
    </w:p>
    <w:p w:rsidR="00905739" w:rsidRDefault="00905739" w:rsidP="008B1BC5">
      <w:pPr>
        <w:jc w:val="both"/>
      </w:pPr>
      <w:r>
        <w:t>IBM Cognos can be accessed using either a web interface called IBM Cognos Connection or a Windows application. For the purpose of this project only web interface was used.</w:t>
      </w:r>
    </w:p>
    <w:p w:rsidR="00097257" w:rsidRDefault="00B01F0F" w:rsidP="008B1BC5">
      <w:pPr>
        <w:jc w:val="both"/>
      </w:pPr>
      <w:r>
        <w:t>The URL for accessing</w:t>
      </w:r>
      <w:r w:rsidR="00097257">
        <w:t xml:space="preserve"> the development instance of</w:t>
      </w:r>
      <w:r>
        <w:t xml:space="preserve"> IBM Cognos Connection is:</w:t>
      </w:r>
    </w:p>
    <w:p w:rsidR="00905739" w:rsidRDefault="00905739" w:rsidP="008B1BC5">
      <w:pPr>
        <w:jc w:val="both"/>
      </w:pPr>
      <w:r>
        <w:t>ht</w:t>
      </w:r>
      <w:r w:rsidR="009D5840">
        <w:t>tp://c-cog-dev-app-1/ibmcognos/</w:t>
      </w:r>
    </w:p>
    <w:p w:rsidR="00905739" w:rsidRDefault="00097257" w:rsidP="008B1BC5">
      <w:pPr>
        <w:keepNext/>
        <w:jc w:val="both"/>
      </w:pPr>
      <w:r>
        <w:rPr>
          <w:noProof/>
          <w:sz w:val="16"/>
          <w:szCs w:val="16"/>
          <w:lang w:eastAsia="en-GB"/>
        </w:rPr>
        <w:drawing>
          <wp:inline distT="0" distB="0" distL="0" distR="0">
            <wp:extent cx="5760720" cy="27590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p>
    <w:p w:rsidR="00905739" w:rsidRDefault="00905739" w:rsidP="009D5840">
      <w:pPr>
        <w:pStyle w:val="Caption"/>
        <w:jc w:val="both"/>
      </w:pPr>
      <w:r>
        <w:t xml:space="preserve">Figure </w:t>
      </w:r>
      <w:fldSimple w:instr=" SEQ Figure \* ARABIC ">
        <w:r w:rsidR="00B5607E">
          <w:rPr>
            <w:noProof/>
          </w:rPr>
          <w:t>4</w:t>
        </w:r>
      </w:fldSimple>
      <w:r>
        <w:t xml:space="preserve"> Welcome page of IBM Cognos Connection 10.2.1 (web i</w:t>
      </w:r>
      <w:r w:rsidR="009D5840">
        <w:t>nterface to the entire package)</w:t>
      </w:r>
    </w:p>
    <w:p w:rsidR="00905739" w:rsidRDefault="00905739" w:rsidP="008B1BC5">
      <w:pPr>
        <w:jc w:val="both"/>
      </w:pPr>
      <w:r>
        <w:t xml:space="preserve">From this welcome page you can start applications available within your license, e.g. Report Studio. The first step after starting Report Studio </w:t>
      </w:r>
      <w:r w:rsidR="00253956">
        <w:t>is</w:t>
      </w:r>
      <w:r w:rsidR="009D5840">
        <w:t xml:space="preserve"> selection of </w:t>
      </w:r>
      <w:r w:rsidR="00253956">
        <w:t xml:space="preserve">the </w:t>
      </w:r>
      <w:r w:rsidR="009D5840">
        <w:t>data package</w:t>
      </w:r>
      <w:r w:rsidR="00253956">
        <w:t xml:space="preserve"> that will be used</w:t>
      </w:r>
      <w:r w:rsidR="009D5840">
        <w:t>.</w:t>
      </w:r>
    </w:p>
    <w:p w:rsidR="00905739" w:rsidRDefault="00905739" w:rsidP="008B1BC5">
      <w:pPr>
        <w:keepNext/>
        <w:jc w:val="both"/>
      </w:pPr>
      <w:r>
        <w:rPr>
          <w:noProof/>
          <w:lang w:eastAsia="en-GB"/>
        </w:rPr>
        <w:lastRenderedPageBreak/>
        <w:drawing>
          <wp:inline distT="0" distB="0" distL="0" distR="0" wp14:anchorId="34F84613" wp14:editId="33A5125B">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5</w:t>
        </w:r>
      </w:fldSimple>
      <w:r>
        <w:t xml:space="preserve"> Select data package for Report Studio</w:t>
      </w:r>
    </w:p>
    <w:p w:rsidR="00905739" w:rsidRDefault="00905739" w:rsidP="008B1BC5">
      <w:pPr>
        <w:jc w:val="both"/>
      </w:pPr>
    </w:p>
    <w:p w:rsidR="00905739" w:rsidRDefault="00905739" w:rsidP="008B1BC5">
      <w:pPr>
        <w:jc w:val="both"/>
      </w:pPr>
      <w:r>
        <w:t>After selecting the data package, one can either open an existing report or start creating a new one. In the latter case, a num</w:t>
      </w:r>
      <w:r w:rsidR="00657BB9">
        <w:t>ber of templates are available.</w:t>
      </w:r>
    </w:p>
    <w:p w:rsidR="00905739" w:rsidRDefault="00905739" w:rsidP="008B1BC5">
      <w:pPr>
        <w:keepNext/>
        <w:jc w:val="both"/>
      </w:pPr>
      <w:r>
        <w:rPr>
          <w:noProof/>
          <w:lang w:eastAsia="en-GB"/>
        </w:rPr>
        <w:drawing>
          <wp:inline distT="0" distB="0" distL="0" distR="0" wp14:anchorId="5EBE0386" wp14:editId="3A9A1D0C">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6</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45592861" wp14:editId="086EF4F9">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7</w:t>
        </w:r>
      </w:fldSimple>
      <w:r>
        <w:t xml:space="preserve"> Select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23B89EDE" wp14:editId="7CB37D24">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8</w:t>
        </w:r>
      </w:fldSimple>
      <w:r>
        <w:t xml:space="preserve"> Blank template, Mosaic data loaded</w:t>
      </w:r>
    </w:p>
    <w:p w:rsidR="00657BB9" w:rsidRDefault="00657BB9" w:rsidP="00657BB9">
      <w:pPr>
        <w:jc w:val="both"/>
      </w:pPr>
      <w:r>
        <w:t xml:space="preserve">Graphic User Interface (GUI) makes the entire process quick and easy, but it is used to set the general structure of the report. The specifics of the report, e.g. how to filter data, have to </w:t>
      </w:r>
      <w:r w:rsidR="009D5840">
        <w:t>implemented</w:t>
      </w:r>
      <w:r>
        <w:t xml:space="preserve"> using queries.</w:t>
      </w:r>
    </w:p>
    <w:p w:rsidR="00657BB9" w:rsidRDefault="00657BB9" w:rsidP="00657BB9">
      <w:pPr>
        <w:jc w:val="both"/>
      </w:pPr>
      <w:r>
        <w:lastRenderedPageBreak/>
        <w:t>Example of a single SQL query (filter):</w:t>
      </w:r>
    </w:p>
    <w:p w:rsidR="00657BB9" w:rsidRDefault="00657BB9" w:rsidP="00657BB9">
      <w:pPr>
        <w:jc w:val="both"/>
      </w:pPr>
      <w:r>
        <w:t>if ([No of interactions with CEC] &gt; 3) then ( 'above 3') else ('up to 3')</w:t>
      </w:r>
    </w:p>
    <w:p w:rsidR="00657BB9" w:rsidRDefault="00657BB9" w:rsidP="00657BB9">
      <w:pPr>
        <w:jc w:val="both"/>
      </w:pPr>
      <w:r>
        <w:t>Example of a counter:</w:t>
      </w:r>
    </w:p>
    <w:p w:rsidR="00657BB9" w:rsidRDefault="00657BB9" w:rsidP="00657BB9">
      <w:pPr>
        <w:jc w:val="both"/>
      </w:pPr>
      <w:r>
        <w:t>count(rows for [MW].[MW].[Date Created], [MW].[MW].[UPRN], [MW].[MW].[Subject])</w:t>
      </w:r>
    </w:p>
    <w:p w:rsidR="001737B6" w:rsidRDefault="00657BB9" w:rsidP="001737B6">
      <w:pPr>
        <w:jc w:val="both"/>
      </w:pPr>
      <w:r>
        <w:t xml:space="preserve">Example of the SQL query </w:t>
      </w:r>
      <w:r w:rsidR="004A2264">
        <w:t>used to generate</w:t>
      </w:r>
      <w:r>
        <w:t xml:space="preserve"> an entire report</w:t>
      </w:r>
      <w:r w:rsidR="008F51E3">
        <w:t xml:space="preserve"> (the entire report can be exported to an XML format</w:t>
      </w:r>
      <w:r w:rsidR="00253956">
        <w:t xml:space="preserve"> as well</w:t>
      </w:r>
      <w:r w:rsidR="008F51E3">
        <w:t>)</w:t>
      </w:r>
      <w:r>
        <w:t>:</w:t>
      </w:r>
    </w:p>
    <w:p w:rsidR="001737B6" w:rsidRDefault="001737B6" w:rsidP="001737B6">
      <w:pPr>
        <w:jc w:val="both"/>
      </w:pPr>
      <w:r>
        <w:t xml:space="preserve">select </w:t>
      </w:r>
    </w:p>
    <w:p w:rsidR="001737B6" w:rsidRDefault="001737B6" w:rsidP="001737B6">
      <w:pPr>
        <w:jc w:val="both"/>
      </w:pPr>
      <w:r>
        <w:t xml:space="preserve">       MW."Creation Source"  as  Creation_Source,</w:t>
      </w:r>
    </w:p>
    <w:p w:rsidR="001737B6" w:rsidRDefault="001737B6" w:rsidP="001737B6">
      <w:pPr>
        <w:jc w:val="both"/>
      </w:pPr>
      <w:r>
        <w:t xml:space="preserve">       MW."Group"  as  Group2,</w:t>
      </w:r>
    </w:p>
    <w:p w:rsidR="001737B6" w:rsidRDefault="001737B6" w:rsidP="001737B6">
      <w:pPr>
        <w:jc w:val="both"/>
      </w:pPr>
      <w:r>
        <w:t xml:space="preserve">       MW."Date Created"  as  Date_Created,</w:t>
      </w:r>
    </w:p>
    <w:p w:rsidR="001737B6" w:rsidRDefault="001737B6" w:rsidP="001737B6">
      <w:pPr>
        <w:jc w:val="both"/>
      </w:pPr>
      <w:r>
        <w:t xml:space="preserve">       MW."Reference #"  as  Reference__,</w:t>
      </w:r>
    </w:p>
    <w:p w:rsidR="001737B6" w:rsidRDefault="001737B6" w:rsidP="001737B6">
      <w:pPr>
        <w:jc w:val="both"/>
      </w:pPr>
      <w:r>
        <w:t xml:space="preserve">       MW.Subject  as  Subject,</w:t>
      </w:r>
    </w:p>
    <w:p w:rsidR="001737B6" w:rsidRDefault="001737B6" w:rsidP="001737B6">
      <w:pPr>
        <w:jc w:val="both"/>
      </w:pPr>
      <w:r>
        <w:t xml:space="preserve">       MW."Product Hierarchy"  as  Product_Hierarchy,</w:t>
      </w:r>
    </w:p>
    <w:p w:rsidR="001737B6" w:rsidRDefault="001737B6" w:rsidP="001737B6">
      <w:pPr>
        <w:jc w:val="both"/>
      </w:pPr>
      <w:r>
        <w:t xml:space="preserve">       MW.UPRN  as  UPRN,</w:t>
      </w:r>
    </w:p>
    <w:p w:rsidR="001737B6" w:rsidRDefault="001737B6" w:rsidP="001737B6">
      <w:pPr>
        <w:jc w:val="both"/>
      </w:pPr>
      <w:r>
        <w:t xml:space="preserve">       XCOUNT(MW."Reference #"  at MW.UPRN,MW."Reference #"  for MW.UPRN )  as  No_of_interactions_with_CEC,</w:t>
      </w:r>
    </w:p>
    <w:p w:rsidR="001737B6" w:rsidRDefault="001737B6" w:rsidP="001737B6">
      <w:pPr>
        <w:jc w:val="both"/>
      </w:pPr>
      <w:r>
        <w:t xml:space="preserve">       D_MosaicGroupType.GroupTypeCode  as  Group_Type_Code</w:t>
      </w:r>
    </w:p>
    <w:p w:rsidR="001737B6" w:rsidRDefault="001737B6" w:rsidP="001737B6">
      <w:pPr>
        <w:jc w:val="both"/>
      </w:pPr>
      <w:r>
        <w:t xml:space="preserve"> from </w:t>
      </w:r>
    </w:p>
    <w:p w:rsidR="001737B6" w:rsidRDefault="001737B6" w:rsidP="001737B6">
      <w:pPr>
        <w:jc w:val="both"/>
      </w:pPr>
      <w:r>
        <w:t xml:space="preserve">       MW...MW MW,</w:t>
      </w:r>
    </w:p>
    <w:p w:rsidR="001737B6" w:rsidRDefault="001737B6" w:rsidP="001737B6">
      <w:pPr>
        <w:jc w:val="both"/>
      </w:pPr>
      <w:r>
        <w:t xml:space="preserve">       Mosaic.MosaicExport.dbo.D_MosaicGroupType D_MosaicGroupType,</w:t>
      </w:r>
    </w:p>
    <w:p w:rsidR="001737B6" w:rsidRDefault="001737B6" w:rsidP="001737B6">
      <w:pPr>
        <w:jc w:val="both"/>
      </w:pPr>
      <w:r>
        <w:t xml:space="preserve">       Mosaic.MosaicExport.dbo.F_MosaicAddresses F_MosaicAddresses</w:t>
      </w:r>
    </w:p>
    <w:p w:rsidR="001737B6" w:rsidRDefault="001737B6" w:rsidP="001737B6">
      <w:pPr>
        <w:jc w:val="both"/>
      </w:pPr>
      <w:r>
        <w:t xml:space="preserve"> where </w:t>
      </w:r>
    </w:p>
    <w:p w:rsidR="001737B6" w:rsidRDefault="001737B6" w:rsidP="001737B6">
      <w:pPr>
        <w:jc w:val="both"/>
      </w:pPr>
      <w:r>
        <w:t xml:space="preserve">       (MW.UPRN = F_MosaicAddresses.Uprn) and </w:t>
      </w:r>
    </w:p>
    <w:p w:rsidR="001737B6" w:rsidRDefault="001737B6" w:rsidP="001737B6">
      <w:pPr>
        <w:jc w:val="both"/>
      </w:pPr>
      <w:r>
        <w:t xml:space="preserve">       (D_MosaicGroupType.GroupTypeId = F_MosaicAddresses.MosaicGroupTypeId)</w:t>
      </w:r>
    </w:p>
    <w:p w:rsidR="001737B6" w:rsidRDefault="001737B6" w:rsidP="001737B6">
      <w:pPr>
        <w:jc w:val="both"/>
      </w:pPr>
      <w:r>
        <w:t xml:space="preserve"> group by </w:t>
      </w:r>
    </w:p>
    <w:p w:rsidR="001737B6" w:rsidRDefault="001737B6" w:rsidP="001737B6">
      <w:pPr>
        <w:jc w:val="both"/>
      </w:pPr>
      <w:r>
        <w:t xml:space="preserve">       MW."Creation Source",</w:t>
      </w:r>
    </w:p>
    <w:p w:rsidR="001737B6" w:rsidRDefault="001737B6" w:rsidP="001737B6">
      <w:pPr>
        <w:jc w:val="both"/>
      </w:pPr>
      <w:r>
        <w:t xml:space="preserve">       MW."Group",</w:t>
      </w:r>
    </w:p>
    <w:p w:rsidR="001737B6" w:rsidRDefault="001737B6" w:rsidP="001737B6">
      <w:pPr>
        <w:jc w:val="both"/>
      </w:pPr>
      <w:r>
        <w:t xml:space="preserve">       MW."Date Created",</w:t>
      </w:r>
    </w:p>
    <w:p w:rsidR="001737B6" w:rsidRDefault="001737B6" w:rsidP="001737B6">
      <w:pPr>
        <w:jc w:val="both"/>
      </w:pPr>
      <w:r>
        <w:lastRenderedPageBreak/>
        <w:t xml:space="preserve">       MW."Reference #",</w:t>
      </w:r>
    </w:p>
    <w:p w:rsidR="001737B6" w:rsidRDefault="001737B6" w:rsidP="001737B6">
      <w:pPr>
        <w:jc w:val="both"/>
      </w:pPr>
      <w:r>
        <w:t xml:space="preserve">       MW.Subject,</w:t>
      </w:r>
    </w:p>
    <w:p w:rsidR="001737B6" w:rsidRDefault="001737B6" w:rsidP="001737B6">
      <w:pPr>
        <w:jc w:val="both"/>
      </w:pPr>
      <w:r>
        <w:t xml:space="preserve">       MW."Product Hierarchy",</w:t>
      </w:r>
    </w:p>
    <w:p w:rsidR="001737B6" w:rsidRDefault="001737B6" w:rsidP="001737B6">
      <w:pPr>
        <w:jc w:val="both"/>
      </w:pPr>
      <w:r>
        <w:t xml:space="preserve">       MW.UPRN,</w:t>
      </w:r>
    </w:p>
    <w:p w:rsidR="001737B6" w:rsidRDefault="001737B6" w:rsidP="001737B6">
      <w:pPr>
        <w:jc w:val="both"/>
      </w:pPr>
      <w:r>
        <w:t xml:space="preserve">       D_MosaicGroupType.GroupTypeCode</w:t>
      </w:r>
    </w:p>
    <w:p w:rsidR="001737B6" w:rsidRDefault="001737B6" w:rsidP="001737B6">
      <w:pPr>
        <w:jc w:val="both"/>
      </w:pPr>
      <w:r>
        <w:t xml:space="preserve"> filter </w:t>
      </w:r>
    </w:p>
    <w:p w:rsidR="001737B6" w:rsidRDefault="001737B6" w:rsidP="001737B6">
      <w:pPr>
        <w:jc w:val="both"/>
      </w:pPr>
      <w:r>
        <w:t xml:space="preserve">       (XCOUNT(MW."Reference #"  at MW.UPRN,MW."Reference #"  for MW.UPRN ) &gt; 3)</w:t>
      </w:r>
    </w:p>
    <w:p w:rsidR="001737B6" w:rsidRDefault="001737B6" w:rsidP="001737B6">
      <w:pPr>
        <w:jc w:val="both"/>
      </w:pPr>
      <w:r>
        <w:t xml:space="preserve"> order by </w:t>
      </w:r>
    </w:p>
    <w:p w:rsidR="001737B6" w:rsidRDefault="001737B6" w:rsidP="001737B6">
      <w:pPr>
        <w:jc w:val="both"/>
      </w:pPr>
      <w:r>
        <w:t xml:space="preserve">       Date_Created asc</w:t>
      </w:r>
    </w:p>
    <w:p w:rsidR="001737B6" w:rsidRDefault="001737B6" w:rsidP="008B1BC5">
      <w:pPr>
        <w:jc w:val="both"/>
      </w:pPr>
    </w:p>
    <w:p w:rsidR="00A946B3" w:rsidRDefault="00353071" w:rsidP="00353071">
      <w:pPr>
        <w:jc w:val="both"/>
      </w:pPr>
      <w:r>
        <w:t>I</w:t>
      </w:r>
      <w:r w:rsidR="00A946B3" w:rsidRPr="00773720">
        <w:t xml:space="preserve">f </w:t>
      </w:r>
      <w:r>
        <w:t>an item is removed</w:t>
      </w:r>
      <w:r w:rsidR="00A946B3">
        <w:t xml:space="preserve"> from</w:t>
      </w:r>
      <w:r w:rsidR="00CA4044">
        <w:t xml:space="preserve"> a</w:t>
      </w:r>
      <w:r w:rsidR="00A946B3">
        <w:t xml:space="preserve"> report it is</w:t>
      </w:r>
      <w:r w:rsidR="00A946B3" w:rsidRPr="00773720">
        <w:t xml:space="preserve"> permanently removed</w:t>
      </w:r>
      <w:r>
        <w:t>. In most cases, th</w:t>
      </w:r>
      <w:r w:rsidR="004031D1">
        <w:t>at is not the intention and</w:t>
      </w:r>
      <w:r w:rsidR="00A946B3">
        <w:t xml:space="preserve"> cut</w:t>
      </w:r>
      <w:r>
        <w:t xml:space="preserve"> function should be used</w:t>
      </w:r>
      <w:r w:rsidR="00A946B3">
        <w:t xml:space="preserve"> instead.</w:t>
      </w:r>
    </w:p>
    <w:p w:rsidR="00905739" w:rsidRPr="00A430FF" w:rsidRDefault="00353071" w:rsidP="00353071">
      <w:pPr>
        <w:jc w:val="both"/>
      </w:pPr>
      <w:r>
        <w:t>The number of entries that can be imported from an external data source is limited to 20000. It is not a Council specific limit, it i</w:t>
      </w:r>
      <w:r w:rsidR="00CA4044">
        <w:t>s a limit on the platform</w:t>
      </w:r>
      <w:r w:rsidR="00A946B3">
        <w:t xml:space="preserve"> </w:t>
      </w:r>
      <w:r w:rsidR="00A946B3">
        <w:fldChar w:fldCharType="begin" w:fldLock="1"/>
      </w:r>
      <w:r w:rsidR="000E2DE2">
        <w:instrText>ADDIN CSL_CITATION { "citationItems" : [ { "id" : "ITEM-1", "itemData" : { "URL" : "https://www-304.ibm.com/support/knowledgecenter/#!/SSEP7J_10.2.2/com.ibm.swg.ba.cognos.ug_cr_rptstd.10.2.2.doc/c_prep_ext_data.html%23prep_ext_data", "accessed" : { "date-parts" : [ [ "2015", "8", "7" ] ] }, "author" : [ { "dropping-particle" : "", "family" : "IBM", "given" : "", "non-dropping-particle" : "", "parse-names" : false, "suffix" : "" } ], "id" : "ITEM-1", "issued" : { "date-parts" : [ [ "2015" ] ] }, "title" : "IBM Knowledge Centre - Preparing to Work with your External Data", "type" : "webpage" }, "uris" : [ "http://www.mendeley.com/documents/?uuid=ebe47e5b-5e3e-48ff-b2b8-e05b6e79fe9a" ] } ], "mendeley" : { "formattedCitation" : "(IBM 2015e)", "plainTextFormattedCitation" : "(IBM 2015e)", "previouslyFormattedCitation" : "(IBM 2015e)" }, "properties" : { "noteIndex" : 0 }, "schema" : "https://github.com/citation-style-language/schema/raw/master/csl-citation.json" }</w:instrText>
      </w:r>
      <w:r w:rsidR="00A946B3">
        <w:fldChar w:fldCharType="separate"/>
      </w:r>
      <w:r w:rsidR="000E2DE2" w:rsidRPr="000E2DE2">
        <w:rPr>
          <w:noProof/>
        </w:rPr>
        <w:t>(IBM 2015e)</w:t>
      </w:r>
      <w:r w:rsidR="00A946B3">
        <w:fldChar w:fldCharType="end"/>
      </w:r>
      <w:r>
        <w:t xml:space="preserve">. </w:t>
      </w:r>
      <w:r w:rsidR="00A946B3">
        <w:t>When a new package is created on top of another</w:t>
      </w:r>
      <w:r>
        <w:t>,</w:t>
      </w:r>
      <w:r w:rsidR="00A946B3">
        <w:t xml:space="preserve"> it is not overwritten – a copy is created which contains both data sources.</w:t>
      </w:r>
    </w:p>
    <w:p w:rsidR="00905739" w:rsidRDefault="00905739" w:rsidP="008B1BC5">
      <w:pPr>
        <w:pStyle w:val="Heading2"/>
        <w:jc w:val="both"/>
      </w:pPr>
      <w:bookmarkStart w:id="25" w:name="_Toc427503676"/>
      <w:r>
        <w:t>Define</w:t>
      </w:r>
      <w:bookmarkEnd w:id="25"/>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6" w:name="_Toc427503677"/>
      <w:r>
        <w:t xml:space="preserve">Preliminary </w:t>
      </w:r>
      <w:r w:rsidR="003E3735">
        <w:t>work</w:t>
      </w:r>
      <w:bookmarkEnd w:id="26"/>
    </w:p>
    <w:p w:rsidR="005F2ED4" w:rsidRDefault="00905739" w:rsidP="005F2ED4">
      <w:pPr>
        <w:pStyle w:val="Heading4"/>
        <w:jc w:val="both"/>
      </w:pPr>
      <w:r>
        <w:t xml:space="preserve">Meetings </w:t>
      </w:r>
      <w:r w:rsidR="006C575B">
        <w:t xml:space="preserve">at </w:t>
      </w:r>
      <w:r>
        <w:t>the Council</w:t>
      </w:r>
    </w:p>
    <w:p w:rsidR="007751AA" w:rsidRDefault="0015334F" w:rsidP="007751AA">
      <w:r>
        <w:t>The diagram below shows all people I interacted with in the entire project with those I spoke with in this phase highlighted by coloured background. Orange background being for University related people and blue for people working for CEC.</w:t>
      </w:r>
    </w:p>
    <w:p w:rsidR="0015334F" w:rsidRDefault="0015334F" w:rsidP="0015334F">
      <w:pPr>
        <w:jc w:val="center"/>
      </w:pPr>
      <w:r>
        <w:rPr>
          <w:noProof/>
          <w:lang w:eastAsia="en-GB"/>
        </w:rPr>
        <w:lastRenderedPageBreak/>
        <w:drawing>
          <wp:inline distT="0" distB="0" distL="0" distR="0">
            <wp:extent cx="8871179" cy="3283668"/>
            <wp:effectExtent l="0" t="6668"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 phase, people.png"/>
                    <pic:cNvPicPr/>
                  </pic:nvPicPr>
                  <pic:blipFill>
                    <a:blip r:embed="rId16">
                      <a:extLst>
                        <a:ext uri="{28A0092B-C50C-407E-A947-70E740481C1C}">
                          <a14:useLocalDpi xmlns:a14="http://schemas.microsoft.com/office/drawing/2010/main" val="0"/>
                        </a:ext>
                      </a:extLst>
                    </a:blip>
                    <a:stretch>
                      <a:fillRect/>
                    </a:stretch>
                  </pic:blipFill>
                  <pic:spPr>
                    <a:xfrm rot="5400000">
                      <a:off x="0" y="0"/>
                      <a:ext cx="8888704" cy="3290155"/>
                    </a:xfrm>
                    <a:prstGeom prst="rect">
                      <a:avLst/>
                    </a:prstGeom>
                  </pic:spPr>
                </pic:pic>
              </a:graphicData>
            </a:graphic>
          </wp:inline>
        </w:drawing>
      </w:r>
    </w:p>
    <w:p w:rsidR="009B250F" w:rsidRDefault="0015334F" w:rsidP="007751AA">
      <w:r>
        <w:lastRenderedPageBreak/>
        <w:t>At this stage</w:t>
      </w:r>
      <w:r w:rsidR="00B466A1">
        <w:t xml:space="preserve"> t</w:t>
      </w:r>
      <w:r w:rsidR="009B250F">
        <w:t>he clients were encouraged to drive the design decisions, e.g. they had a final say in selecting questions to answer with this project. This was mostly done in cooperation with Sally Kerr and Andy Thomson.</w:t>
      </w:r>
    </w:p>
    <w:p w:rsidR="009B250F" w:rsidRDefault="009B250F" w:rsidP="007751AA">
      <w:r>
        <w:t>The meetings were also trying to select tools that would be used and if possible try to confirm they could be used by building a simple prototype. This was mostly done in collaboration with</w:t>
      </w:r>
      <w:r w:rsidR="00B466A1">
        <w:t xml:space="preserve"> people from</w:t>
      </w:r>
      <w:r>
        <w:t xml:space="preserve"> BI</w:t>
      </w:r>
      <w:r w:rsidR="00B466A1">
        <w:t xml:space="preserve"> section of CEC</w:t>
      </w:r>
      <w:r>
        <w:t>, Kevin Kelly and Angela McInnes.</w:t>
      </w:r>
    </w:p>
    <w:p w:rsidR="009B250F" w:rsidRDefault="009B250F" w:rsidP="007751AA">
      <w:r>
        <w:t>Chris Jeffery was providing insights about the CRM dataset.</w:t>
      </w:r>
    </w:p>
    <w:p w:rsidR="00905739" w:rsidRPr="009826AE" w:rsidRDefault="009B250F" w:rsidP="009B250F">
      <w:r>
        <w:t>Emilio G. Zamudio was another student of University of Edinbur</w:t>
      </w:r>
      <w:r w:rsidR="00B466A1">
        <w:t>gh that was working on</w:t>
      </w:r>
      <w:r>
        <w:t xml:space="preserve"> a project with CEC. During discussions with him I wanted to ensure that scopes of our projects do not overlap.</w:t>
      </w:r>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Cognos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t xml:space="preserve">What I needed to do was to add </w:t>
      </w:r>
      <w:r w:rsidR="002E6B92">
        <w:t>to the Mosaic package</w:t>
      </w:r>
      <w:r w:rsidR="002B4399">
        <w:t xml:space="preserve"> on IBM Cognos</w:t>
      </w:r>
      <w:r w:rsidR="002E6B92">
        <w:t xml:space="preserve"> </w:t>
      </w:r>
      <w:r>
        <w:t>an external source of data (CRM dataset) using built-i</w:t>
      </w:r>
      <w:r w:rsidR="00F71A9E">
        <w:t>n Extract, Transform, Load (ETL)</w:t>
      </w:r>
      <w:r>
        <w:t xml:space="preserve"> mechanisms, which required administrative access rights. The</w:t>
      </w:r>
      <w:r w:rsidR="002E6B92">
        <w:t xml:space="preserve"> </w:t>
      </w:r>
      <w:r>
        <w:t xml:space="preserve">platform is quite flexible when it comes to file extensions and data formats. Some of the acceptable extensions include: .csv, .xls, .xlsx, </w:t>
      </w:r>
      <w:r w:rsidR="00F71A9E">
        <w:t>.</w:t>
      </w:r>
      <w:r>
        <w:t>xml.</w:t>
      </w:r>
      <w:r w:rsidR="002B4399">
        <w:t xml:space="preserve"> The </w:t>
      </w:r>
      <w:r>
        <w:t>CRM data</w:t>
      </w:r>
      <w:r w:rsidR="002B4399">
        <w:t>set</w:t>
      </w:r>
      <w:r>
        <w:t xml:space="preserve"> was extracted from the Council’</w:t>
      </w:r>
      <w:r w:rsidR="002B4399">
        <w:t>s system and save</w:t>
      </w:r>
      <w:r w:rsidR="00C87BC8">
        <w:t>d</w:t>
      </w:r>
      <w:r w:rsidR="002B4399">
        <w:t xml:space="preserve"> as an .xlsx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548FDAD5" wp14:editId="2DCAFCEA">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9</w:t>
        </w:r>
      </w:fldSimple>
      <w:r>
        <w:t xml:space="preserve"> Creating query</w:t>
      </w:r>
    </w:p>
    <w:p w:rsidR="00905739" w:rsidRDefault="00C87BC8" w:rsidP="008B1BC5">
      <w:pPr>
        <w:jc w:val="both"/>
      </w:pPr>
      <w:r>
        <w:t xml:space="preserve">The above diagram shows the package containing Mosaic and CRM datasets loaded in Cognos. A simple query is then used to show the content of it to verify that it is working as expect - CRM entries are linked with Mosaic entries </w:t>
      </w:r>
      <w:r w:rsidR="00F71A9E">
        <w:t>with</w:t>
      </w:r>
      <w:r>
        <w:t xml:space="preserve">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5F55672F" wp14:editId="6A646F88">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0</w:t>
        </w:r>
      </w:fldSimple>
      <w:r>
        <w:t xml:space="preserve"> First report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2A179F1B" wp14:editId="673F9B75">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1</w:t>
        </w:r>
      </w:fldSimple>
      <w:r>
        <w:t xml:space="preserve"> second query</w:t>
      </w:r>
    </w:p>
    <w:p w:rsidR="00905739" w:rsidRDefault="00C87BC8" w:rsidP="008B1BC5">
      <w:pPr>
        <w:jc w:val="both"/>
      </w:pPr>
      <w:r>
        <w:t>The above screen shot is showing another query which was filtering entrie</w:t>
      </w:r>
      <w:r w:rsidR="00F71A9E">
        <w:t>s based on the date of creation</w:t>
      </w:r>
      <w:r>
        <w:t>.</w:t>
      </w:r>
    </w:p>
    <w:p w:rsidR="00905739" w:rsidRDefault="00905739" w:rsidP="008B1BC5">
      <w:pPr>
        <w:keepNext/>
        <w:jc w:val="both"/>
      </w:pPr>
      <w:r>
        <w:rPr>
          <w:noProof/>
          <w:lang w:eastAsia="en-GB"/>
        </w:rPr>
        <w:lastRenderedPageBreak/>
        <w:drawing>
          <wp:inline distT="0" distB="0" distL="0" distR="0" wp14:anchorId="0E3BD0BE" wp14:editId="27C3B874">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2</w:t>
        </w:r>
      </w:fldSimple>
      <w:r>
        <w:t xml:space="preserve"> page layout</w:t>
      </w:r>
    </w:p>
    <w:p w:rsidR="00905739" w:rsidRDefault="00F71A9E" w:rsidP="008B1BC5">
      <w:pPr>
        <w:jc w:val="both"/>
      </w:pPr>
      <w:r>
        <w:t>The diagram above shows a</w:t>
      </w:r>
      <w:r w:rsidR="00C87BC8">
        <w:t xml:space="preserve"> chart </w:t>
      </w:r>
      <w:r>
        <w:t>that was</w:t>
      </w:r>
      <w:r w:rsidR="00C87BC8">
        <w:t xml:space="preserve"> created and here you can see how the layout of the report can be controlled – at the top of the page a list </w:t>
      </w:r>
      <w:r w:rsidR="007B2223">
        <w:t>is added.</w:t>
      </w:r>
    </w:p>
    <w:p w:rsidR="00905739" w:rsidRDefault="00905739" w:rsidP="008B1BC5">
      <w:pPr>
        <w:keepNext/>
        <w:jc w:val="both"/>
      </w:pPr>
      <w:r>
        <w:rPr>
          <w:noProof/>
          <w:lang w:eastAsia="en-GB"/>
        </w:rPr>
        <w:lastRenderedPageBreak/>
        <w:drawing>
          <wp:inline distT="0" distB="0" distL="0" distR="0" wp14:anchorId="1A881328" wp14:editId="7153B746">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3</w:t>
        </w:r>
      </w:fldSimple>
      <w:r>
        <w:t xml:space="preserve"> first chart</w:t>
      </w:r>
    </w:p>
    <w:p w:rsidR="00905739" w:rsidRDefault="007B2223" w:rsidP="008B1BC5">
      <w:pPr>
        <w:jc w:val="both"/>
      </w:pPr>
      <w:r>
        <w:t>In this case, the chart was based on the data from the list</w:t>
      </w:r>
      <w:r w:rsidR="00041C39">
        <w:t xml:space="preserve"> above</w:t>
      </w:r>
      <w:r>
        <w:t xml:space="preserve">. This was </w:t>
      </w:r>
      <w:r w:rsidR="00041C39">
        <w:t xml:space="preserve">done </w:t>
      </w:r>
      <w:r>
        <w:t>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33AAFF27" wp14:editId="420B456C">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4</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45731A4C" wp14:editId="6BC4BC2F">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5</w:t>
        </w:r>
      </w:fldSimple>
      <w:r>
        <w:t xml:space="preserve"> first chart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75744A76" wp14:editId="09598695">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4">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6</w:t>
        </w:r>
      </w:fldSimple>
      <w:r>
        <w:t xml:space="preserve"> first chart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4A8CC364" wp14:editId="1530B530">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7</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08A3AE75" wp14:editId="0A6884F1">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8</w:t>
        </w:r>
      </w:fldSimple>
      <w:r>
        <w:t xml:space="preserve"> third chart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66C0BB22" wp14:editId="0AD8004A">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19</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One of the analysed solutions included setting up a server with an SQL</w:t>
      </w:r>
      <w:r w:rsidR="00041C39">
        <w:t>/NoSQL</w:t>
      </w:r>
      <w:r>
        <w:t xml:space="preserve">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After a couple of failed attempts with Cognos I wanted to go through the process step by step and document the problem in as much detail as possible and move on to building the new set up. I was using Cognos documentation in the process</w:t>
      </w:r>
      <w:r w:rsidR="00C73C6F">
        <w:t xml:space="preserve"> </w:t>
      </w:r>
      <w:r w:rsidR="00C73C6F">
        <w:fldChar w:fldCharType="begin" w:fldLock="1"/>
      </w:r>
      <w:r w:rsidR="000E2DE2">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2015" ] ] }, "title" : "IBM Knowledge Centre - Manage External Data", "type" : "webpage" }, "uris" : [ "http://www.mendeley.com/documents/?uuid=99c22c59-f3b7-4b03-8571-fb928ed24c9d" ] } ], "mendeley" : { "formattedCitation" : "(IBM 2015c)", "plainTextFormattedCitation" : "(IBM 2015c)", "previouslyFormattedCitation" : "(IBM 2015c)" }, "properties" : { "noteIndex" : 0 }, "schema" : "https://github.com/citation-style-language/schema/raw/master/csl-citation.json" }</w:instrText>
      </w:r>
      <w:r w:rsidR="00C73C6F">
        <w:fldChar w:fldCharType="separate"/>
      </w:r>
      <w:r w:rsidR="000E2DE2" w:rsidRPr="000E2DE2">
        <w:rPr>
          <w:noProof/>
        </w:rPr>
        <w:t>(IBM 2015c)</w:t>
      </w:r>
      <w:r w:rsidR="00C73C6F">
        <w:fldChar w:fldCharType="end"/>
      </w:r>
      <w:r w:rsidR="00C73C6F">
        <w:t xml:space="preserve">, </w:t>
      </w:r>
      <w:r w:rsidR="00C73C6F">
        <w:fldChar w:fldCharType="begin" w:fldLock="1"/>
      </w:r>
      <w:r w:rsidR="000E2DE2">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2015" ] ] }, "title" : "IBM Knowledge Centre - Map Data", "type" : "webpage" }, "uris" : [ "http://www.mendeley.com/documents/?uuid=546be3ee-762a-4c30-afc3-0d57d6d43b70" ] } ], "mendeley" : { "formattedCitation" : "(IBM 2015d)", "plainTextFormattedCitation" : "(IBM 2015d)", "previouslyFormattedCitation" : "(IBM 2015d)" }, "properties" : { "noteIndex" : 0 }, "schema" : "https://github.com/citation-style-language/schema/raw/master/csl-citation.json" }</w:instrText>
      </w:r>
      <w:r w:rsidR="00C73C6F">
        <w:fldChar w:fldCharType="separate"/>
      </w:r>
      <w:r w:rsidR="000E2DE2" w:rsidRPr="000E2DE2">
        <w:rPr>
          <w:noProof/>
        </w:rPr>
        <w:t>(IBM 2015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5D904BF9" wp14:editId="03BF8121">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607E">
          <w:rPr>
            <w:noProof/>
          </w:rPr>
          <w:t>20</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065A20" w:rsidRDefault="00DD0849" w:rsidP="008B1BC5">
      <w:pPr>
        <w:jc w:val="both"/>
      </w:pPr>
      <w:r>
        <w:t>One of the problems with analysing CRM data was quality of the data. There are inconsistencies in implementa</w:t>
      </w:r>
      <w:r w:rsidR="00065A20">
        <w:t xml:space="preserve">tions across different channels. For example, entries regarding requests for recycling bins or bags reported through two different channels had different values in the “subject” field: </w:t>
      </w:r>
      <w:r w:rsidR="00065A20" w:rsidRPr="00773720">
        <w:t>web - "</w:t>
      </w:r>
      <w:r w:rsidR="00041C39" w:rsidRPr="00773720">
        <w:t>Recycling</w:t>
      </w:r>
      <w:r w:rsidR="00065A20" w:rsidRPr="00773720">
        <w:t xml:space="preserve"> bags or bins", p</w:t>
      </w:r>
      <w:r w:rsidR="00065A20">
        <w:t xml:space="preserve">hone - "Recycling bins or bags". Initially it was believed that it was an older implementation, but both values were present throughout the entire dataset suggesting both of them were in use. As a result, when analysing the data, filters had to include all possible strings </w:t>
      </w:r>
      <w:r w:rsidR="00065A20">
        <w:lastRenderedPageBreak/>
        <w:t>related to the desired value or use a different field – “Product Hierarchy”, as was the case with the final reports.</w:t>
      </w:r>
    </w:p>
    <w:p w:rsidR="00905739" w:rsidRDefault="00DD0849" w:rsidP="008B1BC5">
      <w:pPr>
        <w:jc w:val="both"/>
      </w:pPr>
      <w:r>
        <w:t>Another problem was related to lack of documentation of the deployment of the CRM system</w:t>
      </w:r>
      <w:r w:rsidR="00041C39">
        <w:t xml:space="preserve"> and difficulties in talking to someone knowledgeable about the system</w:t>
      </w:r>
      <w:r>
        <w:t>.</w:t>
      </w:r>
      <w:r w:rsidR="00041C39">
        <w:t xml:space="preserve"> The author could not establish in a reliable way the difference between “Product Hierarchy” field and “Subject” field.</w:t>
      </w:r>
      <w:r>
        <w:t xml:space="preserve"> In the “incidents” table there are entries: “UPRN”, “second UPRN”, “UPRN 2” but they are not documented anywhere.</w:t>
      </w:r>
      <w:r w:rsidR="00041C39">
        <w:t xml:space="preserve"> I</w:t>
      </w:r>
      <w:r w:rsidR="00C5533E">
        <w:t>n cases like this a “best guess” approach had to be used.</w:t>
      </w:r>
      <w:r>
        <w:t xml:space="preserve"> </w:t>
      </w:r>
    </w:p>
    <w:p w:rsidR="00905739" w:rsidRDefault="00905739" w:rsidP="008B1BC5">
      <w:pPr>
        <w:pStyle w:val="Heading3"/>
        <w:jc w:val="both"/>
      </w:pPr>
      <w:bookmarkStart w:id="27" w:name="_Toc427503678"/>
      <w:r>
        <w:t>Desig</w:t>
      </w:r>
      <w:r w:rsidR="005F2C0E">
        <w:t>n</w:t>
      </w:r>
      <w:r>
        <w:t xml:space="preserve"> of the solution</w:t>
      </w:r>
      <w:bookmarkEnd w:id="27"/>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One of the decisions I had to make regarded data analysis methods. The advantage of using IBM Cognos was a very good integration of many smaller tools (e.g. ETL) and techniques</w:t>
      </w:r>
      <w:r w:rsidR="00B159CE">
        <w:t xml:space="preserve"> (e.g. changing dimensions of analysis)</w:t>
      </w:r>
      <w:r>
        <w:t xml:space="preserve"> which ma</w:t>
      </w:r>
      <w:r w:rsidR="00652C8A">
        <w:t>de the whole process much more effective</w:t>
      </w:r>
      <w:r>
        <w:t xml:space="preserve"> and less time consuming. </w:t>
      </w:r>
      <w:r w:rsidR="00652C8A">
        <w:t>Consequently,</w:t>
      </w:r>
      <w:r>
        <w:t xml:space="preserve"> I would be able to conduct much more analyses that would present </w:t>
      </w:r>
      <w:r w:rsidR="00150382">
        <w:t xml:space="preserve">more </w:t>
      </w:r>
      <w:r>
        <w:t>value to the Council.</w:t>
      </w:r>
    </w:p>
    <w:p w:rsidR="00150382" w:rsidRDefault="00150382" w:rsidP="00875A64">
      <w:pPr>
        <w:jc w:val="both"/>
      </w:pPr>
      <w:r>
        <w:t>Selected advantages of using IBM Cognos:</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 xml:space="preserve">no need to </w:t>
      </w:r>
      <w:r w:rsidR="0086447B">
        <w:t>migrate</w:t>
      </w:r>
      <w:r>
        <w:t xml:space="preserve"> my </w:t>
      </w:r>
      <w:r w:rsidR="0086447B">
        <w:t>solution</w:t>
      </w:r>
      <w:r>
        <w:t xml:space="preserve"> to </w:t>
      </w:r>
      <w:r w:rsidR="0086447B">
        <w:t>CEC</w:t>
      </w:r>
      <w:r>
        <w:t xml:space="preserve">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564436" w:rsidRDefault="00564436" w:rsidP="008B1BC5">
      <w:pPr>
        <w:jc w:val="both"/>
      </w:pPr>
      <w:r>
        <w:t xml:space="preserve">In terms of ideas for analysis, </w:t>
      </w:r>
      <w:r w:rsidR="00875A64">
        <w:t xml:space="preserve">I developed a list of </w:t>
      </w:r>
      <w:r>
        <w:t>quest</w:t>
      </w:r>
      <w:r w:rsidR="00B36A99">
        <w:t>ions I thought were relevant fro</w:t>
      </w:r>
      <w:r>
        <w:t>m</w:t>
      </w:r>
      <w:r w:rsidR="000F7723">
        <w:t xml:space="preserve"> the</w:t>
      </w:r>
      <w:r>
        <w:t xml:space="preserve">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added their ideas and gave them the final word about which ones to implement. The result was a list of three questions and a decision regarding further direction</w:t>
      </w:r>
      <w:r w:rsidR="000F7723">
        <w:t>.</w:t>
      </w:r>
    </w:p>
    <w:p w:rsidR="0089629B" w:rsidRDefault="00373626" w:rsidP="008B1BC5">
      <w:pPr>
        <w:pStyle w:val="Heading3"/>
        <w:jc w:val="both"/>
      </w:pPr>
      <w:bookmarkStart w:id="28" w:name="_Toc427503679"/>
      <w:r>
        <w:t>Design brief for the next stage</w:t>
      </w:r>
      <w:bookmarkEnd w:id="28"/>
    </w:p>
    <w:p w:rsidR="0089629B" w:rsidRDefault="0089629B" w:rsidP="0089629B">
      <w:pPr>
        <w:jc w:val="both"/>
      </w:pPr>
      <w:r>
        <w:t>The data analysis will be conducted using IBM Cognos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expanding perception of what is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lastRenderedPageBreak/>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w:t>
      </w:r>
      <w:r w:rsidR="00F23285">
        <w:t>e. For example, if</w:t>
      </w:r>
      <w:r>
        <w:t xml:space="preserve"> many users try to report a missed bin over a web-form, but eventually use a phone to do it (or switch after a few uses)</w:t>
      </w:r>
      <w:r w:rsidR="00F23285">
        <w:t xml:space="preserve"> it might highlight this particular web-form.</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lastRenderedPageBreak/>
        <w:t>active user of CEC services (more than 3 interactions with CEC)</w:t>
      </w:r>
    </w:p>
    <w:p w:rsidR="00745918" w:rsidRDefault="00745918" w:rsidP="008B1BC5">
      <w:pPr>
        <w:jc w:val="both"/>
      </w:pPr>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29" w:name="_Toc427503680"/>
      <w:r>
        <w:t>Develop</w:t>
      </w:r>
      <w:bookmarkEnd w:id="29"/>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ccess from the preliminary stage was revised and a different set up was used)</w:t>
      </w:r>
      <w:r w:rsidR="00FE5271">
        <w:t>. Due to this, the IBM Cognos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 xml:space="preserve">cases was to design a technical solution first and then implement it. The solution, a generated report, would consist of a number of queries that would provide </w:t>
      </w:r>
      <w:r w:rsidR="00F23285">
        <w:t>results</w:t>
      </w:r>
      <w:r>
        <w:t xml:space="preserve">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w:t>
      </w:r>
      <w:r w:rsidR="00F23285">
        <w:t>insights</w:t>
      </w:r>
      <w:r>
        <w:t>. For more information on stages in the report creation please see attached appendix containing a list of files used in the process.</w:t>
      </w:r>
    </w:p>
    <w:p w:rsidR="00905739" w:rsidRDefault="00905739" w:rsidP="008B1BC5">
      <w:pPr>
        <w:pStyle w:val="Heading3"/>
        <w:jc w:val="both"/>
      </w:pPr>
      <w:bookmarkStart w:id="30" w:name="_Toc427503681"/>
      <w:r>
        <w:t>Report 1</w:t>
      </w:r>
      <w:r w:rsidR="002514C8">
        <w:t xml:space="preserve"> - </w:t>
      </w:r>
      <w:r w:rsidR="002514C8" w:rsidRPr="002514C8">
        <w:t>cases of intentional use of multiple channels for the same issue</w:t>
      </w:r>
      <w:bookmarkEnd w:id="30"/>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w:t>
      </w:r>
      <w:r w:rsidR="00E41557">
        <w:t>and should not be left only to an algorithm</w:t>
      </w:r>
      <w:r w:rsidR="00BF34E7">
        <w:t xml:space="preserv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in submitting a web-form</w:t>
      </w:r>
      <w:r w:rsidR="005D7DA5">
        <w:t xml:space="preserve"> by a consultant over the phone</w:t>
      </w:r>
      <w:r w:rsidR="00657330">
        <w:t>.</w:t>
      </w:r>
    </w:p>
    <w:p w:rsidR="002514C8" w:rsidRDefault="00657330" w:rsidP="008B1BC5">
      <w:pPr>
        <w:jc w:val="both"/>
      </w:pPr>
      <w:r>
        <w:t>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and investigated further and should be treated as potential inspirations or initial influences for further improvement of service delivery.</w:t>
      </w:r>
    </w:p>
    <w:p w:rsidR="00B2546B" w:rsidRDefault="00657330" w:rsidP="008B1BC5">
      <w:pPr>
        <w:pStyle w:val="Heading4"/>
        <w:jc w:val="both"/>
      </w:pPr>
      <w:r>
        <w:lastRenderedPageBreak/>
        <w:t>Technical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A77919" w:rsidP="008B1BC5">
      <w:pPr>
        <w:keepNext/>
        <w:jc w:val="both"/>
      </w:pPr>
      <w:r>
        <w:rPr>
          <w:noProof/>
          <w:sz w:val="16"/>
          <w:szCs w:val="16"/>
          <w:lang w:eastAsia="en-GB"/>
        </w:rPr>
        <w:drawing>
          <wp:inline distT="0" distB="0" distL="0" distR="0">
            <wp:extent cx="5760720" cy="459549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4595495"/>
                    </a:xfrm>
                    <a:prstGeom prst="rect">
                      <a:avLst/>
                    </a:prstGeom>
                  </pic:spPr>
                </pic:pic>
              </a:graphicData>
            </a:graphic>
          </wp:inline>
        </w:drawing>
      </w:r>
    </w:p>
    <w:p w:rsidR="00905739" w:rsidRDefault="002A6A67" w:rsidP="008B1BC5">
      <w:pPr>
        <w:pStyle w:val="Caption"/>
        <w:jc w:val="both"/>
      </w:pPr>
      <w:r>
        <w:t xml:space="preserve">Figure </w:t>
      </w:r>
      <w:fldSimple w:instr=" SEQ Figure \* ARABIC ">
        <w:r w:rsidR="00B5607E">
          <w:rPr>
            <w:noProof/>
          </w:rPr>
          <w:t>21</w:t>
        </w:r>
      </w:fldSimple>
      <w:r>
        <w:t xml:space="preserve"> Report 1, Query 1</w:t>
      </w:r>
    </w:p>
    <w:p w:rsidR="00DE3654" w:rsidRDefault="00DE3654" w:rsidP="008B1BC5">
      <w:pPr>
        <w:jc w:val="both"/>
      </w:pPr>
    </w:p>
    <w:p w:rsidR="004C7A91" w:rsidRDefault="004C7A91" w:rsidP="008B1BC5">
      <w:pPr>
        <w:jc w:val="both"/>
      </w:pPr>
    </w:p>
    <w:p w:rsidR="004C7A91" w:rsidRDefault="00A77919" w:rsidP="008B1BC5">
      <w:pPr>
        <w:keepNext/>
        <w:jc w:val="both"/>
      </w:pPr>
      <w:r>
        <w:rPr>
          <w:noProof/>
          <w:sz w:val="16"/>
          <w:szCs w:val="16"/>
          <w:lang w:eastAsia="en-GB"/>
        </w:rPr>
        <w:lastRenderedPageBreak/>
        <w:drawing>
          <wp:inline distT="0" distB="0" distL="0" distR="0">
            <wp:extent cx="5760720" cy="24949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494915"/>
                    </a:xfrm>
                    <a:prstGeom prst="rect">
                      <a:avLst/>
                    </a:prstGeom>
                  </pic:spPr>
                </pic:pic>
              </a:graphicData>
            </a:graphic>
          </wp:inline>
        </w:drawing>
      </w:r>
    </w:p>
    <w:p w:rsidR="00905739" w:rsidRDefault="004C7A91" w:rsidP="008B1BC5">
      <w:pPr>
        <w:pStyle w:val="Caption"/>
        <w:jc w:val="both"/>
      </w:pPr>
      <w:r>
        <w:t xml:space="preserve">Figure </w:t>
      </w:r>
      <w:fldSimple w:instr=" SEQ Figure \* ARABIC ">
        <w:r w:rsidR="00B5607E">
          <w:rPr>
            <w:noProof/>
          </w:rPr>
          <w:t>22</w:t>
        </w:r>
      </w:fldSimple>
      <w:r w:rsidR="00B538E1">
        <w:t xml:space="preserve"> Report 1, Query 3</w:t>
      </w:r>
    </w:p>
    <w:p w:rsidR="00B2546B" w:rsidRDefault="00B2546B" w:rsidP="008B1BC5">
      <w:pPr>
        <w:jc w:val="both"/>
      </w:pPr>
    </w:p>
    <w:p w:rsidR="00B2546B" w:rsidRDefault="00B2546B" w:rsidP="008B1BC5">
      <w:pPr>
        <w:pStyle w:val="Heading4"/>
        <w:jc w:val="both"/>
      </w:pPr>
      <w:r>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F34254">
        <w:t>It can be speculated</w:t>
      </w:r>
      <w:r w:rsidR="00483BF3">
        <w:t xml:space="preserve">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A77919" w:rsidP="008B1BC5">
      <w:pPr>
        <w:keepNext/>
        <w:jc w:val="both"/>
      </w:pPr>
      <w:r>
        <w:rPr>
          <w:noProof/>
          <w:lang w:eastAsia="en-GB"/>
        </w:rPr>
        <w:lastRenderedPageBreak/>
        <w:drawing>
          <wp:inline distT="0" distB="0" distL="0" distR="0">
            <wp:extent cx="5760720" cy="4776470"/>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 cut.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4776470"/>
                    </a:xfrm>
                    <a:prstGeom prst="rect">
                      <a:avLst/>
                    </a:prstGeom>
                  </pic:spPr>
                </pic:pic>
              </a:graphicData>
            </a:graphic>
          </wp:inline>
        </w:drawing>
      </w:r>
    </w:p>
    <w:p w:rsidR="004C7A91" w:rsidRDefault="004C7A91" w:rsidP="008B1BC5">
      <w:pPr>
        <w:pStyle w:val="Caption"/>
        <w:jc w:val="both"/>
      </w:pPr>
      <w:r>
        <w:t xml:space="preserve">Figure </w:t>
      </w:r>
      <w:fldSimple w:instr=" SEQ Figure \* ARABIC ">
        <w:r w:rsidR="00B5607E">
          <w:rPr>
            <w:noProof/>
          </w:rPr>
          <w:t>23</w:t>
        </w:r>
      </w:fldSimple>
      <w:r>
        <w:t xml:space="preserve"> Report 1, Query 4</w:t>
      </w:r>
    </w:p>
    <w:p w:rsidR="00905739" w:rsidRDefault="00495A80" w:rsidP="008B1BC5">
      <w:pPr>
        <w:jc w:val="both"/>
      </w:pPr>
      <w:r>
        <w:t xml:space="preserve">In simple words, there were 194 people in May </w:t>
      </w:r>
      <w:r w:rsidR="00F34254">
        <w:t xml:space="preserve">2015 </w:t>
      </w:r>
      <w:r>
        <w:t>who</w:t>
      </w:r>
      <w:r w:rsidR="00483BF3">
        <w:t xml:space="preserve"> on two separate occasions</w:t>
      </w:r>
      <w:r>
        <w:t xml:space="preserve"> reported on the same subject, on the same day.</w:t>
      </w:r>
    </w:p>
    <w:p w:rsidR="00905739" w:rsidRDefault="00905739" w:rsidP="008B1BC5">
      <w:pPr>
        <w:pStyle w:val="Heading3"/>
        <w:jc w:val="both"/>
      </w:pPr>
      <w:bookmarkStart w:id="31" w:name="_Toc427503682"/>
      <w:r>
        <w:t>Report 2</w:t>
      </w:r>
      <w:r w:rsidR="002514C8">
        <w:t xml:space="preserve"> - </w:t>
      </w:r>
      <w:r w:rsidR="002514C8" w:rsidRPr="002514C8">
        <w:t>patterns of behaviour across different channels</w:t>
      </w:r>
      <w:bookmarkEnd w:id="31"/>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xml:space="preserve">. In the following example, both </w:t>
      </w:r>
      <w:r w:rsidR="00C05988">
        <w:t xml:space="preserve">reference </w:t>
      </w:r>
      <w:r>
        <w:t>numbers were created on the same day, but the second one was created later which can be determined by the second part of the string:</w:t>
      </w:r>
    </w:p>
    <w:p w:rsidR="00905739" w:rsidRDefault="00905739" w:rsidP="008B1BC5">
      <w:pPr>
        <w:jc w:val="both"/>
      </w:pPr>
      <w:r>
        <w:lastRenderedPageBreak/>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t xml:space="preserve">Citizen with UPRN 000906026074 submitted a “Missed bin or box” request through the web-form on 5th May and made a phone call the next day regarding a service from the same “Product Hierarchy”. </w:t>
      </w:r>
      <w:r w:rsidR="00C05988">
        <w:t>I</w:t>
      </w:r>
      <w:r>
        <w:t>t can be speculated, that both interactions were about the same issue. In order to verify such claim these interactions would have to be investigated further, e.g. using comments left by consultants (unstructured data</w:t>
      </w:r>
      <w:r w:rsidR="00C05988">
        <w:t>)</w:t>
      </w:r>
      <w:r>
        <w:t xml:space="preserve">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C05988" w:rsidRDefault="00905739" w:rsidP="00C05988">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w:t>
      </w:r>
      <w:r w:rsidR="00C05988">
        <w:t xml:space="preserve"> started with the web-form, but then for some reason made a phone call anyway.</w:t>
      </w:r>
      <w:r>
        <w:t xml:space="preserve"> It might have been a simple question</w:t>
      </w:r>
      <w:r w:rsidR="00C05988">
        <w:t xml:space="preserve"> about the form</w:t>
      </w:r>
      <w:r>
        <w:t>, but</w:t>
      </w:r>
      <w:r w:rsidR="00C05988">
        <w:t xml:space="preserve"> clearly the person made the</w:t>
      </w:r>
      <w:r>
        <w:t xml:space="preserve"> call after going through the web-form. It might be the case that</w:t>
      </w:r>
      <w:r w:rsidR="00C05988">
        <w:t xml:space="preserve"> putting the information the user requested on the form would help other users in the future.</w:t>
      </w:r>
    </w:p>
    <w:p w:rsidR="008828BF" w:rsidRDefault="008828BF" w:rsidP="008B1BC5">
      <w:pPr>
        <w:pStyle w:val="Heading4"/>
        <w:jc w:val="both"/>
      </w:pPr>
      <w:r>
        <w:t>Technical design</w:t>
      </w:r>
    </w:p>
    <w:p w:rsidR="008828BF" w:rsidRDefault="00581C8E" w:rsidP="008B1BC5">
      <w:pPr>
        <w:jc w:val="both"/>
      </w:pPr>
      <w:r>
        <w:t>Query 1: count number of issues reported by a citizen, count number of channels used to report those issues, filter out number of issues below two, filter out number of channels used below two</w:t>
      </w: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452805E6" wp14:editId="2B771283">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2">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32" w:name="_Toc427503683"/>
      <w:r>
        <w:t>Report 3</w:t>
      </w:r>
      <w:r w:rsidR="002514C8" w:rsidRPr="002514C8">
        <w:t xml:space="preserve"> - who are the primary users of CEC services</w:t>
      </w:r>
      <w:bookmarkEnd w:id="32"/>
    </w:p>
    <w:p w:rsidR="00905739" w:rsidRDefault="008828BF" w:rsidP="008B1BC5">
      <w:pPr>
        <w:jc w:val="both"/>
      </w:pPr>
      <w:r>
        <w:t xml:space="preserve">This analysis starts from identifying users belonging to two categories as described in the Define phase, i.e. citizens who interacted up to three times with the Council and active users with more than </w:t>
      </w:r>
      <w:r>
        <w:lastRenderedPageBreak/>
        <w:t>three issues reported.</w:t>
      </w:r>
      <w:r w:rsidR="006E2799">
        <w:t xml:space="preserve"> After that</w:t>
      </w:r>
      <w:r w:rsidR="00C05988">
        <w:t>,</w:t>
      </w:r>
      <w:r w:rsidR="006E2799">
        <w:t xml:space="preserve"> a series of queries are used in order to provide insights about socio-economic background of users.</w:t>
      </w:r>
    </w:p>
    <w:p w:rsidR="00D82DA6" w:rsidRDefault="00D82DA6" w:rsidP="008B1BC5">
      <w:pPr>
        <w:jc w:val="both"/>
      </w:pPr>
      <w:r>
        <w:t>The letters at the bottom of charts (A,B,C,…)</w:t>
      </w:r>
      <w:r w:rsidR="000056EC">
        <w:t xml:space="preserve"> are Mosaic groups. </w:t>
      </w:r>
      <w:r w:rsidR="001278CA">
        <w:t>Detailed i</w:t>
      </w:r>
      <w:r w:rsidR="000056EC">
        <w:t xml:space="preserve">nformation about each group can be access using Mosaic Portal – Segmentation. There, information is interpreted and visualised </w:t>
      </w:r>
      <w:r w:rsidR="003776B2">
        <w:t>in a more human friendly way, as described in the Discover phase.</w:t>
      </w:r>
    </w:p>
    <w:p w:rsidR="00905739" w:rsidRDefault="00EA414E" w:rsidP="008B1BC5">
      <w:pPr>
        <w:pStyle w:val="Heading4"/>
        <w:jc w:val="both"/>
      </w:pPr>
      <w:r>
        <w:t>Technical design</w:t>
      </w:r>
    </w:p>
    <w:p w:rsidR="003A0C2C" w:rsidRDefault="008828BF" w:rsidP="008B1BC5">
      <w:pPr>
        <w:jc w:val="both"/>
      </w:pPr>
      <w:r>
        <w:t>Query 1: gather relevant data,</w:t>
      </w:r>
      <w:r w:rsidR="00D82DA6">
        <w:t xml:space="preserve"> count </w:t>
      </w:r>
      <w:r w:rsidR="006F3DD8">
        <w:t>number of all interactions of a user,</w:t>
      </w:r>
      <w:r>
        <w:t xml:space="preserve"> </w:t>
      </w:r>
      <w:r w:rsidR="006F3DD8">
        <w:t>assign a value based on the counter identifying the category as described above (up to three, above three)</w:t>
      </w:r>
      <w:r w:rsidR="00F04E16">
        <w:t xml:space="preserve">, </w:t>
      </w:r>
      <w:r w:rsidR="001733D9">
        <w:t>assign</w:t>
      </w:r>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hich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7F6AD5">
        <w:t xml:space="preserve">? This part of the report is using “value prompts” which allow to select a service which will be analysed. It </w:t>
      </w:r>
      <w:r w:rsidR="006F3DD8">
        <w:t>show</w:t>
      </w:r>
      <w:r w:rsidR="007F6AD5">
        <w:t>s</w:t>
      </w:r>
      <w:r w:rsidR="006F3DD8">
        <w:t xml:space="preserve"> a </w:t>
      </w:r>
      <w:r>
        <w:t>chart</w:t>
      </w:r>
      <w:r w:rsidR="006F3DD8">
        <w:t xml:space="preserve"> for the selected service</w:t>
      </w:r>
      <w:r w:rsidR="007F6AD5">
        <w:t>.</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lastRenderedPageBreak/>
        <w:drawing>
          <wp:inline distT="0" distB="0" distL="0" distR="0" wp14:anchorId="120DE9C9" wp14:editId="3ACE6E5B">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B5607E">
          <w:rPr>
            <w:noProof/>
          </w:rPr>
          <w:t>24</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drawing>
          <wp:inline distT="0" distB="0" distL="0" distR="0" wp14:anchorId="1C6C6497" wp14:editId="055BABEF">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B5607E">
          <w:rPr>
            <w:noProof/>
          </w:rPr>
          <w:t>25</w:t>
        </w:r>
      </w:fldSimple>
      <w:r>
        <w:t xml:space="preserve"> Report 3, Query 1 (above 3 interactions)</w:t>
      </w:r>
    </w:p>
    <w:p w:rsidR="00905739" w:rsidRDefault="00905739" w:rsidP="008B1BC5">
      <w:pPr>
        <w:jc w:val="both"/>
      </w:pPr>
    </w:p>
    <w:p w:rsidR="00A03AD7" w:rsidRDefault="00A77919" w:rsidP="008B1BC5">
      <w:pPr>
        <w:keepNext/>
        <w:jc w:val="both"/>
      </w:pPr>
      <w:r>
        <w:rPr>
          <w:noProof/>
          <w:sz w:val="16"/>
          <w:szCs w:val="16"/>
          <w:lang w:eastAsia="en-GB"/>
        </w:rPr>
        <w:lastRenderedPageBreak/>
        <w:drawing>
          <wp:inline distT="0" distB="0" distL="0" distR="0">
            <wp:extent cx="476250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query 2, axis sorted.png"/>
                    <pic:cNvPicPr/>
                  </pic:nvPicPr>
                  <pic:blipFill>
                    <a:blip r:embed="rId35">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B5607E">
          <w:rPr>
            <w:noProof/>
          </w:rPr>
          <w:t>26</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drawing>
          <wp:inline distT="0" distB="0" distL="0" distR="0" wp14:anchorId="64D7F6FE" wp14:editId="4C2B50CE">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B5607E">
          <w:rPr>
            <w:noProof/>
          </w:rPr>
          <w:t>27</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drawing>
          <wp:inline distT="0" distB="0" distL="0" distR="0" wp14:anchorId="34C7C335" wp14:editId="6E988FF5">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B5607E">
          <w:rPr>
            <w:noProof/>
          </w:rPr>
          <w:t>28</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6DD7A3AF" wp14:editId="04AF702E">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8">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B5607E">
          <w:rPr>
            <w:noProof/>
          </w:rPr>
          <w:t>29</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596F5513" wp14:editId="1F1F94DE">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3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B5607E">
          <w:rPr>
            <w:noProof/>
          </w:rPr>
          <w:t>30</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199ECFC2" wp14:editId="7C950769">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40">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B5607E">
          <w:rPr>
            <w:noProof/>
          </w:rPr>
          <w:t>31</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7C4A4159" wp14:editId="47B9FD6D">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41">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B5607E">
          <w:rPr>
            <w:noProof/>
          </w:rPr>
          <w:t>32</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453C0F72" wp14:editId="2C2961E1">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B5607E">
          <w:rPr>
            <w:noProof/>
          </w:rPr>
          <w:t>33</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4A9CC9EE" wp14:editId="7BFB9D74">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3">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B5607E">
          <w:rPr>
            <w:noProof/>
          </w:rPr>
          <w:t>34</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7ED45DDA" wp14:editId="342177FF">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B5607E">
          <w:rPr>
            <w:noProof/>
          </w:rPr>
          <w:t>35</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03053899" wp14:editId="7A58F994">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5">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B5607E">
          <w:rPr>
            <w:noProof/>
          </w:rPr>
          <w:t>36</w:t>
        </w:r>
      </w:fldSimple>
      <w:r>
        <w:t xml:space="preserve"> Report 3, Query </w:t>
      </w:r>
      <w:r w:rsidR="001B41CF">
        <w:t>5</w:t>
      </w:r>
      <w:r>
        <w:t>. (more granular user groups - Mosaic group and type)</w:t>
      </w:r>
    </w:p>
    <w:p w:rsidR="00E716C7" w:rsidRDefault="00E716C7" w:rsidP="008B1BC5">
      <w:pPr>
        <w:jc w:val="both"/>
      </w:pPr>
    </w:p>
    <w:p w:rsidR="00905739" w:rsidRPr="00A66E37" w:rsidRDefault="00905739" w:rsidP="008B1BC5">
      <w:pPr>
        <w:pStyle w:val="Heading2"/>
        <w:jc w:val="both"/>
      </w:pPr>
      <w:bookmarkStart w:id="33" w:name="_Toc427503684"/>
      <w:r>
        <w:t>Deliver</w:t>
      </w:r>
      <w:bookmarkEnd w:id="33"/>
    </w:p>
    <w:p w:rsidR="00905739" w:rsidRDefault="00905739" w:rsidP="008B1BC5">
      <w:pPr>
        <w:pStyle w:val="Heading3"/>
        <w:jc w:val="both"/>
      </w:pPr>
      <w:bookmarkStart w:id="34" w:name="_Toc427503685"/>
      <w:r>
        <w:t>Presentation at the Council</w:t>
      </w:r>
      <w:bookmarkEnd w:id="34"/>
    </w:p>
    <w:p w:rsidR="00905739" w:rsidRDefault="00241337" w:rsidP="008B1BC5">
      <w:pPr>
        <w:jc w:val="both"/>
      </w:pPr>
      <w:r>
        <w:t>In the delivery phase, the author gave a presentation to CEC employees. The purpose was to present the project as a whole, show how to use the reports and evaluate their usefulness (receive feedback).</w:t>
      </w:r>
      <w:r w:rsidR="00531793">
        <w:t xml:space="preserve"> Below are some quotes from the meeting in which </w:t>
      </w:r>
      <w:r w:rsidR="003733F6">
        <w:t>Sally Kerr, Andy Thomson and Gosia Szymczak took part.</w:t>
      </w:r>
    </w:p>
    <w:p w:rsidR="00241337" w:rsidRDefault="00241337" w:rsidP="008B1BC5">
      <w:pPr>
        <w:jc w:val="both"/>
      </w:pPr>
      <w:r>
        <w:t>“It’s very useful for us as well to have somebody coming from outside and giving us a fresh perspective and it is work that we have to continue with</w:t>
      </w:r>
      <w:r w:rsidR="00531793">
        <w:t>,</w:t>
      </w:r>
      <w:r>
        <w:t xml:space="preserve"> so it’s really interesting.”</w:t>
      </w:r>
    </w:p>
    <w:p w:rsidR="00DC4287" w:rsidRDefault="00DC4287" w:rsidP="008B1BC5">
      <w:pPr>
        <w:jc w:val="both"/>
      </w:pPr>
      <w:r>
        <w:t>Sally Kerr</w:t>
      </w:r>
    </w:p>
    <w:p w:rsidR="00241337" w:rsidRDefault="00241337" w:rsidP="008B1BC5">
      <w:pPr>
        <w:jc w:val="both"/>
      </w:pPr>
      <w:r>
        <w:t>“</w:t>
      </w:r>
      <w:r w:rsidR="00AE2574">
        <w:t>One of the questions that we had, which obviously I think you didn’t really have time to completely develop or it might be in your dissertation,</w:t>
      </w:r>
      <w:r>
        <w:t xml:space="preserve"> </w:t>
      </w:r>
      <w:r w:rsidR="00AE2574">
        <w:t>was looking at (…)</w:t>
      </w:r>
      <w:r w:rsidR="00DC4287">
        <w:t xml:space="preserve"> number of profiles we had and try to look at usage across those, because when we had originally done those profiles we made a best guess at the forms they would use the most. One of the questions was, did we get it right? (…) </w:t>
      </w:r>
      <w:r>
        <w:t xml:space="preserve">it </w:t>
      </w:r>
      <w:r>
        <w:lastRenderedPageBreak/>
        <w:t>would be very interesting to do that, because I think we are at a stage</w:t>
      </w:r>
      <w:r w:rsidR="00AE2574">
        <w:t>, moving with the new ICT supplier, to review that, to actually look at that model and then how is the supply going forward and also in terms of the communication campaign as well”</w:t>
      </w:r>
    </w:p>
    <w:p w:rsidR="00DC4287" w:rsidRDefault="00DC4287" w:rsidP="008B1BC5">
      <w:pPr>
        <w:jc w:val="both"/>
      </w:pPr>
      <w:r>
        <w:t>Sally Kerr</w:t>
      </w:r>
    </w:p>
    <w:p w:rsidR="00440455" w:rsidRDefault="00440455" w:rsidP="00440455">
      <w:pPr>
        <w:jc w:val="both"/>
      </w:pPr>
      <w:r>
        <w:t>“We haven’t been doing anything as in depth as that because nobody has asked us to do that. It’s interesting just to see (…) the person is trying and trying to do it three times on the web and it’s not going anywhere so there must be something.”</w:t>
      </w:r>
    </w:p>
    <w:p w:rsidR="00440455" w:rsidRDefault="00440455" w:rsidP="008B1BC5">
      <w:pPr>
        <w:jc w:val="both"/>
      </w:pPr>
      <w:r>
        <w:t>Gosia</w:t>
      </w:r>
      <w:r w:rsidR="003733F6">
        <w:t xml:space="preserve"> Szymczak</w:t>
      </w:r>
    </w:p>
    <w:p w:rsidR="00AE315B" w:rsidRDefault="00AE315B" w:rsidP="008B1BC5">
      <w:pPr>
        <w:jc w:val="both"/>
      </w:pPr>
      <w:r>
        <w:t>“I think the problem that we have (…) there is a bit of assumption with analysis there, which is very difficult to get away from unless you have user tests face-to-face (…) which I would recommend that we do, because however much (…) tracking tools, I still think you need to be going back to citizens just to actually make sure you are developing in the best way.”</w:t>
      </w:r>
    </w:p>
    <w:p w:rsidR="00AE315B" w:rsidRDefault="00AE315B" w:rsidP="008B1BC5">
      <w:pPr>
        <w:jc w:val="both"/>
      </w:pPr>
      <w:r>
        <w:t>Sally Kerr</w:t>
      </w:r>
    </w:p>
    <w:p w:rsidR="00432CDB" w:rsidRDefault="00AE315B" w:rsidP="008B1BC5">
      <w:pPr>
        <w:jc w:val="both"/>
      </w:pPr>
      <w:r>
        <w:t xml:space="preserve"> </w:t>
      </w:r>
      <w:r w:rsidR="00432CDB">
        <w:t>“This is very interesting, just to get the indicators is very interesting and it’s something we can share, it’s just really important.”</w:t>
      </w:r>
    </w:p>
    <w:p w:rsidR="00440455" w:rsidRDefault="00440455" w:rsidP="008B1BC5">
      <w:pPr>
        <w:jc w:val="both"/>
      </w:pPr>
      <w:r>
        <w:t>Sally Kerr</w:t>
      </w:r>
    </w:p>
    <w:p w:rsidR="00440455" w:rsidRDefault="00AE315B" w:rsidP="008B1BC5">
      <w:pPr>
        <w:jc w:val="both"/>
      </w:pPr>
      <w:r>
        <w:t xml:space="preserve">“If a person is recording two or three times the same thing does that mean it’s one complain or is it three complaints from the same person. It’s helping us understand and analyse the stats, have a look at the stats, if the stats are correct, because </w:t>
      </w:r>
      <w:r w:rsidR="009C1297">
        <w:t>there are three complaints from the same person on the same thing from the same address.”</w:t>
      </w:r>
    </w:p>
    <w:p w:rsidR="009C1297" w:rsidRDefault="009C1297" w:rsidP="008B1BC5">
      <w:pPr>
        <w:jc w:val="both"/>
      </w:pPr>
      <w:r>
        <w:t>Gosia</w:t>
      </w:r>
      <w:r w:rsidR="003733F6">
        <w:t xml:space="preserve"> Szymczak</w:t>
      </w:r>
    </w:p>
    <w:p w:rsidR="009C1297" w:rsidRDefault="009C1297" w:rsidP="008B1BC5">
      <w:pPr>
        <w:jc w:val="both"/>
      </w:pPr>
      <w:r>
        <w:t>“What we need is a good methodology for how you would do that (solve problems experienced by users), because we don’t have the resource to give that kind one-to-one all the time (go through an individual problem), so this is really useful.”</w:t>
      </w:r>
    </w:p>
    <w:p w:rsidR="009C1297" w:rsidRDefault="009C1297" w:rsidP="008B1BC5">
      <w:pPr>
        <w:jc w:val="both"/>
      </w:pPr>
      <w:r>
        <w:t>Sally Kerr</w:t>
      </w:r>
    </w:p>
    <w:p w:rsidR="009C1297" w:rsidRDefault="009C1297" w:rsidP="008B1BC5">
      <w:pPr>
        <w:jc w:val="both"/>
      </w:pPr>
      <w:r>
        <w:t>“To be honest, we should be really carrying out this kind of analysis regularly to actually see if behaviours are changing. (…) That’s a recommendation I would make, that we should be looking at h</w:t>
      </w:r>
      <w:r w:rsidR="00945587">
        <w:t xml:space="preserve">ow </w:t>
      </w:r>
      <w:r>
        <w:t>we do that for the future.”</w:t>
      </w:r>
    </w:p>
    <w:p w:rsidR="009C1297" w:rsidRDefault="009C1297" w:rsidP="008B1BC5">
      <w:pPr>
        <w:jc w:val="both"/>
      </w:pPr>
      <w:r>
        <w:t>Sally Kerr</w:t>
      </w:r>
    </w:p>
    <w:p w:rsidR="009A5C11" w:rsidRDefault="009A5C11" w:rsidP="008B1BC5">
      <w:pPr>
        <w:jc w:val="both"/>
      </w:pPr>
      <w:r>
        <w:t>“From University’s point of view there</w:t>
      </w:r>
      <w:r w:rsidR="00747B5C">
        <w:t xml:space="preserve"> are definitely opportunities, </w:t>
      </w:r>
      <w:r>
        <w:t>now we know how it all works for students to be involved with a particular piece of work if it’s felt to be of interest. Working with BI on that, we will discover other areas that will be very useful as well.”</w:t>
      </w:r>
    </w:p>
    <w:p w:rsidR="00905739" w:rsidRDefault="008F74C3" w:rsidP="008B1BC5">
      <w:pPr>
        <w:jc w:val="both"/>
      </w:pPr>
      <w:r>
        <w:t>Sally Kerr</w:t>
      </w:r>
    </w:p>
    <w:p w:rsidR="00EF26D0" w:rsidRDefault="00EF26D0" w:rsidP="008B1BC5">
      <w:pPr>
        <w:jc w:val="both"/>
      </w:pPr>
      <w:r>
        <w:br w:type="page"/>
      </w:r>
    </w:p>
    <w:p w:rsidR="00EC74D3" w:rsidRDefault="00EC74D3" w:rsidP="008B1BC5">
      <w:pPr>
        <w:pStyle w:val="Heading2"/>
        <w:jc w:val="both"/>
      </w:pPr>
      <w:bookmarkStart w:id="35" w:name="_Toc427503686"/>
      <w:r>
        <w:lastRenderedPageBreak/>
        <w:t>Problems</w:t>
      </w:r>
      <w:bookmarkEnd w:id="35"/>
    </w:p>
    <w:p w:rsidR="00D2339F" w:rsidRPr="00D2339F" w:rsidRDefault="00D2339F" w:rsidP="00D2339F">
      <w:r>
        <w:t>In this part, selected problems experienced during the project are described. They</w:t>
      </w:r>
      <w:r w:rsidR="00384CB7">
        <w:t xml:space="preserve"> are listed here in order to</w:t>
      </w:r>
      <w:r>
        <w:t xml:space="preserve"> </w:t>
      </w:r>
      <w:r w:rsidR="00384CB7">
        <w:t>document</w:t>
      </w:r>
      <w:r>
        <w:t xml:space="preserve"> the process</w:t>
      </w:r>
      <w:r w:rsidR="00A06947">
        <w:t xml:space="preserve"> as well as</w:t>
      </w:r>
      <w:r w:rsidR="00384CB7">
        <w:t xml:space="preserve"> provide </w:t>
      </w:r>
      <w:r w:rsidR="00A06947">
        <w:t>feedback for the design process</w:t>
      </w:r>
      <w:r>
        <w:t>:</w:t>
      </w:r>
    </w:p>
    <w:p w:rsidR="00AC2ED8" w:rsidRDefault="00AC2ED8" w:rsidP="006D03BE">
      <w:pPr>
        <w:pStyle w:val="ListParagraph"/>
        <w:numPr>
          <w:ilvl w:val="0"/>
          <w:numId w:val="31"/>
        </w:numPr>
        <w:jc w:val="both"/>
      </w:pPr>
      <w:r>
        <w:t>Due to informal form of the cooperation, for a substantial part of the project, the author did not have a pass to the building. It would be useful to have a starting date fixed in order to prepare a temporary pass and access rights for systems.</w:t>
      </w:r>
    </w:p>
    <w:p w:rsidR="00AC2ED8" w:rsidRDefault="00AC2ED8" w:rsidP="008B1BC5">
      <w:pPr>
        <w:pStyle w:val="ListParagraph"/>
        <w:numPr>
          <w:ilvl w:val="0"/>
          <w:numId w:val="31"/>
        </w:numPr>
        <w:jc w:val="both"/>
      </w:pPr>
      <w:r>
        <w:t xml:space="preserve">The fact that the project had an open nature at the beginning was a very important part of it and helped in achieving a natural convergence between different </w:t>
      </w:r>
      <w:r w:rsidR="00B4711B">
        <w:t>teams</w:t>
      </w:r>
      <w:r>
        <w:t xml:space="preserve"> of CEC and making the outcomes relevant and useful to the Council. However, this should not result in not having a clear business owner (e.g.</w:t>
      </w:r>
      <w:r w:rsidR="00C60B53">
        <w:t xml:space="preserve"> Business Intelligence and</w:t>
      </w:r>
      <w:r w:rsidR="004C1378">
        <w:t xml:space="preserve"> Digital Service)</w:t>
      </w:r>
      <w:r>
        <w:t xml:space="preserve">. Allocating even a small amount of resources (time of people involved) by senior management would help the project by not putting the burden of excessive time on CEC employees and would help in </w:t>
      </w:r>
      <w:r w:rsidR="00EC74D3">
        <w:t>getting access to the licensed platforms</w:t>
      </w:r>
      <w:r w:rsidR="004C1378">
        <w:t xml:space="preserve"> </w:t>
      </w:r>
      <w:r w:rsidR="0089412B">
        <w:t>within existing structures</w:t>
      </w:r>
      <w:r w:rsidR="00EC74D3">
        <w:t>.</w:t>
      </w:r>
    </w:p>
    <w:p w:rsidR="006D03BE" w:rsidRDefault="006D03BE" w:rsidP="006D03BE">
      <w:pPr>
        <w:pStyle w:val="ListParagraph"/>
        <w:numPr>
          <w:ilvl w:val="0"/>
          <w:numId w:val="31"/>
        </w:numPr>
        <w:jc w:val="both"/>
      </w:pPr>
      <w:r>
        <w:t>In order to work with ICT systems in the Council a workstation (from the Council) is required. It would help to use a laptop together with the account created for the temporary pass that would have all the necessary accesses. During the project, the use of a laptop had to be supervised (putting additional burden on CEC employees) together with an account that had extremely limited storage space.</w:t>
      </w:r>
    </w:p>
    <w:p w:rsidR="00EC74D3" w:rsidRDefault="00EC74D3" w:rsidP="008B1BC5">
      <w:pPr>
        <w:pStyle w:val="ListParagraph"/>
        <w:numPr>
          <w:ilvl w:val="0"/>
          <w:numId w:val="31"/>
        </w:numPr>
        <w:jc w:val="both"/>
      </w:pPr>
      <w:r>
        <w:t>Difficulties</w:t>
      </w:r>
      <w:r w:rsidR="00BE66FD">
        <w:t xml:space="preserve"> were experienced when</w:t>
      </w:r>
      <w:r>
        <w:t xml:space="preserve"> creating charts using calculated fields (no problems using values from a database). Charts do not work with automated aggregation function, you have to use “none” as the aggregation function</w:t>
      </w:r>
      <w:r w:rsidR="00BE66FD">
        <w:t>.</w:t>
      </w:r>
    </w:p>
    <w:p w:rsidR="00EC74D3" w:rsidRDefault="00EC74D3" w:rsidP="008B1BC5">
      <w:pPr>
        <w:keepNext/>
        <w:jc w:val="both"/>
      </w:pPr>
      <w:r>
        <w:rPr>
          <w:noProof/>
          <w:lang w:eastAsia="en-GB"/>
        </w:rPr>
        <w:drawing>
          <wp:inline distT="0" distB="0" distL="0" distR="0" wp14:anchorId="426BA538" wp14:editId="36AE28E4">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6">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B5607E">
          <w:rPr>
            <w:noProof/>
          </w:rPr>
          <w:t>37</w:t>
        </w:r>
      </w:fldSimple>
      <w:r>
        <w:t xml:space="preserve"> Report 3, Query 2. Aggregation function not set to "none"</w:t>
      </w:r>
    </w:p>
    <w:p w:rsidR="00A85061" w:rsidRDefault="00EC74D3" w:rsidP="00A85061">
      <w:pPr>
        <w:pStyle w:val="ListParagraph"/>
        <w:numPr>
          <w:ilvl w:val="0"/>
          <w:numId w:val="32"/>
        </w:numPr>
        <w:jc w:val="both"/>
      </w:pPr>
      <w:r>
        <w:lastRenderedPageBreak/>
        <w:t>The CRM data source file had blank entries. IBM Cognos considered them valid (did not filter them out). They were showing up in all analyses as empty and could not be filtered out. There was about 4200 of them.</w:t>
      </w:r>
      <w:r w:rsidR="00BE66FD">
        <w:t xml:space="preserve"> The</w:t>
      </w:r>
      <w:r w:rsidR="00B5607E">
        <w:t>y were</w:t>
      </w:r>
      <w:r w:rsidR="00BE66FD">
        <w:t xml:space="preserve"> </w:t>
      </w:r>
      <w:r w:rsidR="00B5607E">
        <w:t>removed from the extract manually.</w:t>
      </w:r>
    </w:p>
    <w:p w:rsidR="00EC74D3" w:rsidRDefault="00EC74D3" w:rsidP="008B1BC5">
      <w:pPr>
        <w:keepNext/>
        <w:jc w:val="both"/>
      </w:pPr>
      <w:r>
        <w:rPr>
          <w:noProof/>
          <w:lang w:eastAsia="en-GB"/>
        </w:rPr>
        <w:drawing>
          <wp:inline distT="0" distB="0" distL="0" distR="0" wp14:anchorId="52637A9C" wp14:editId="4D638CF6">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7">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B5607E">
          <w:rPr>
            <w:noProof/>
          </w:rPr>
          <w:t>38</w:t>
        </w:r>
      </w:fldSimple>
      <w:r>
        <w:t xml:space="preserve"> Report 3, Query 2. Empty entries showing up in all analyses</w:t>
      </w:r>
    </w:p>
    <w:p w:rsidR="00B5607E" w:rsidRDefault="00B5607E" w:rsidP="008B1BC5">
      <w:pPr>
        <w:pStyle w:val="ListParagraph"/>
        <w:numPr>
          <w:ilvl w:val="0"/>
          <w:numId w:val="32"/>
        </w:numPr>
        <w:jc w:val="both"/>
      </w:pPr>
      <w:r>
        <w:t>W</w:t>
      </w:r>
      <w:r w:rsidR="00EC74D3">
        <w:t xml:space="preserve">hen </w:t>
      </w:r>
      <w:r>
        <w:t xml:space="preserve">a </w:t>
      </w:r>
      <w:r w:rsidR="00EC74D3">
        <w:t>filter</w:t>
      </w:r>
      <w:r>
        <w:t xml:space="preserve"> was implemented and then removed a result would be generated (different from when the filter was present). However, if the platform was restarted the results were different (for the same report).</w:t>
      </w:r>
    </w:p>
    <w:p w:rsidR="00B5607E" w:rsidRDefault="00B5607E" w:rsidP="00B5607E">
      <w:pPr>
        <w:keepNext/>
        <w:jc w:val="both"/>
      </w:pPr>
      <w:r>
        <w:rPr>
          <w:noProof/>
          <w:lang w:eastAsia="en-GB"/>
        </w:rPr>
        <w:drawing>
          <wp:inline distT="0" distB="0" distL="0" distR="0" wp14:anchorId="42E2188F" wp14:editId="76D50BA0">
            <wp:extent cx="5760720" cy="30276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blem.jpg"/>
                    <pic:cNvPicPr/>
                  </pic:nvPicPr>
                  <pic:blipFill>
                    <a:blip r:embed="rId48">
                      <a:extLst>
                        <a:ext uri="{28A0092B-C50C-407E-A947-70E740481C1C}">
                          <a14:useLocalDpi xmlns:a14="http://schemas.microsoft.com/office/drawing/2010/main" val="0"/>
                        </a:ext>
                      </a:extLst>
                    </a:blip>
                    <a:stretch>
                      <a:fillRect/>
                    </a:stretch>
                  </pic:blipFill>
                  <pic:spPr>
                    <a:xfrm>
                      <a:off x="0" y="0"/>
                      <a:ext cx="5760720" cy="3027680"/>
                    </a:xfrm>
                    <a:prstGeom prst="rect">
                      <a:avLst/>
                    </a:prstGeom>
                  </pic:spPr>
                </pic:pic>
              </a:graphicData>
            </a:graphic>
          </wp:inline>
        </w:drawing>
      </w:r>
    </w:p>
    <w:p w:rsidR="00B5607E" w:rsidRDefault="00B5607E" w:rsidP="00B5607E">
      <w:pPr>
        <w:pStyle w:val="Caption"/>
        <w:jc w:val="both"/>
      </w:pPr>
      <w:r>
        <w:t xml:space="preserve">Figure </w:t>
      </w:r>
      <w:fldSimple w:instr=" SEQ Figure \* ARABIC ">
        <w:r>
          <w:rPr>
            <w:noProof/>
          </w:rPr>
          <w:t>39</w:t>
        </w:r>
      </w:fldSimple>
      <w:r>
        <w:t xml:space="preserve"> before restarting platform</w:t>
      </w:r>
    </w:p>
    <w:p w:rsidR="00EC74D3" w:rsidRDefault="00EC74D3" w:rsidP="008B1BC5">
      <w:pPr>
        <w:jc w:val="both"/>
      </w:pPr>
    </w:p>
    <w:p w:rsidR="00B5607E" w:rsidRDefault="00B5607E" w:rsidP="00B5607E">
      <w:pPr>
        <w:keepNext/>
        <w:jc w:val="both"/>
      </w:pPr>
      <w:r>
        <w:rPr>
          <w:noProof/>
          <w:lang w:eastAsia="en-GB"/>
        </w:rPr>
        <w:drawing>
          <wp:inline distT="0" distB="0" distL="0" distR="0" wp14:anchorId="670538D3" wp14:editId="4E61E685">
            <wp:extent cx="5760720" cy="26898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4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B5607E" w:rsidRPr="007F058A" w:rsidRDefault="00B5607E" w:rsidP="00CF0CE1">
      <w:pPr>
        <w:pStyle w:val="Caption"/>
        <w:jc w:val="both"/>
      </w:pPr>
      <w:r>
        <w:t xml:space="preserve">Figure </w:t>
      </w:r>
      <w:fldSimple w:instr=" SEQ Figure \* ARABIC ">
        <w:r>
          <w:rPr>
            <w:noProof/>
          </w:rPr>
          <w:t>40</w:t>
        </w:r>
      </w:fldSimple>
      <w:r>
        <w:t xml:space="preserve"> after restarting platform</w:t>
      </w:r>
    </w:p>
    <w:p w:rsidR="00660053" w:rsidRDefault="004E38B1" w:rsidP="008B1BC5">
      <w:pPr>
        <w:pStyle w:val="Heading1"/>
        <w:jc w:val="both"/>
      </w:pPr>
      <w:bookmarkStart w:id="36" w:name="_Toc427503687"/>
      <w:r>
        <w:t xml:space="preserve">Analysis </w:t>
      </w:r>
      <w:r w:rsidR="00F828C5">
        <w:t>and</w:t>
      </w:r>
      <w:r>
        <w:t xml:space="preserve"> Evaluation</w:t>
      </w:r>
      <w:bookmarkEnd w:id="36"/>
    </w:p>
    <w:p w:rsidR="008F3296" w:rsidRDefault="008F3296" w:rsidP="008B1BC5">
      <w:pPr>
        <w:pStyle w:val="Heading2"/>
        <w:jc w:val="both"/>
      </w:pPr>
      <w:bookmarkStart w:id="37" w:name="_Toc427503688"/>
      <w:r>
        <w:t>Evaluation of the tools used</w:t>
      </w:r>
      <w:bookmarkEnd w:id="37"/>
    </w:p>
    <w:p w:rsidR="008F3296" w:rsidRDefault="00F828C5" w:rsidP="00F828C5">
      <w:pPr>
        <w:pStyle w:val="Heading3"/>
      </w:pPr>
      <w:bookmarkStart w:id="38" w:name="_Toc427503689"/>
      <w:r>
        <w:t>CRM data</w:t>
      </w:r>
      <w:bookmarkEnd w:id="38"/>
    </w:p>
    <w:p w:rsidR="007675BD" w:rsidRDefault="007675BD" w:rsidP="007675BD">
      <w:pPr>
        <w:jc w:val="both"/>
      </w:pPr>
      <w:r>
        <w:t>The CRM data is easy to extract from the RightNow system and it is</w:t>
      </w:r>
      <w:r w:rsidR="00DC068B">
        <w:t xml:space="preserve"> formatted in a way that</w:t>
      </w:r>
      <w:r>
        <w:t xml:space="preserve"> can be read by Cognos to build a package. The incidents table provides a very detailed picture of what is happening on every channel as entries are created even for queries where full data cannot be provided.</w:t>
      </w:r>
    </w:p>
    <w:p w:rsidR="00DC068B" w:rsidRDefault="00DC068B" w:rsidP="00A85061">
      <w:p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DC068B" w:rsidRDefault="00DC068B" w:rsidP="00A85061">
      <w:p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6D03BE" w:rsidRDefault="006D03BE" w:rsidP="00DC068B">
      <w:pPr>
        <w:jc w:val="both"/>
      </w:pPr>
      <w:r>
        <w:t xml:space="preserve">In Report 1, Query 3, in the results you can see that on 05-15 and 05-18 someone contacted CEC regarding a service from the same “Product Hierarchy”. However, they used different channels and values in field subject are different. This is probably due to inconsistencies in implementations between web and phone channel. This has an impact on the quality of data. </w:t>
      </w:r>
    </w:p>
    <w:p w:rsidR="00DC068B" w:rsidRDefault="006D03BE" w:rsidP="00DC068B">
      <w:pPr>
        <w:jc w:val="both"/>
      </w:pPr>
      <w:r>
        <w:t xml:space="preserve">The “incidents” table in the CRM system does not contain a field that allows identification of all entries related to one problem. Up to author’s best knowledge there is no mechanism at the </w:t>
      </w:r>
      <w:r>
        <w:lastRenderedPageBreak/>
        <w:t>moment to link multiple incidents entries regarding the same problem, e.g. many people reporting the same bin as missed.</w:t>
      </w:r>
      <w:r w:rsidR="00DC068B" w:rsidRPr="00DC068B">
        <w:t xml:space="preserve"> </w:t>
      </w:r>
    </w:p>
    <w:p w:rsidR="006D03BE" w:rsidRDefault="00DC068B" w:rsidP="00CB15CF">
      <w:pPr>
        <w:jc w:val="both"/>
      </w:pPr>
      <w:r>
        <w:t>It was difficult to determine a number of things about the CRM system and data. It would have been useful if access to the documentation was provided or a person knowledgeable about the system could provide support.</w:t>
      </w:r>
    </w:p>
    <w:p w:rsidR="00DC068B" w:rsidRDefault="00DC068B" w:rsidP="00CB15CF">
      <w:pPr>
        <w:jc w:val="both"/>
      </w:pPr>
      <w:r>
        <w:t>The results of the project were greatly limited by resources, in particular by the time available. If there was more time it would be possible to review other tables in the database (instead of only relying on the suggestion of clients).</w:t>
      </w:r>
    </w:p>
    <w:p w:rsidR="00A26FDF" w:rsidRDefault="00F828C5" w:rsidP="00F828C5">
      <w:pPr>
        <w:pStyle w:val="Heading3"/>
      </w:pPr>
      <w:bookmarkStart w:id="39" w:name="_Toc427503690"/>
      <w:r>
        <w:t>IBM Cognos</w:t>
      </w:r>
      <w:bookmarkEnd w:id="39"/>
    </w:p>
    <w:p w:rsidR="008F3296" w:rsidRDefault="00F828C5" w:rsidP="008B1BC5">
      <w:pPr>
        <w:jc w:val="both"/>
      </w:pPr>
      <w:r>
        <w:t xml:space="preserve">Cognos is a very robust platform. It makes many steps in the development process </w:t>
      </w:r>
      <w:r w:rsidR="00DC068B">
        <w:t>smoother</w:t>
      </w:r>
      <w:r>
        <w:t xml:space="preserve"> and provides very convenient channels for publishing. It</w:t>
      </w:r>
      <w:r w:rsidR="00D01EB0">
        <w:t xml:space="preserve"> deals well with ETL activities, i.e. exporting data from many formants, the initial processing of integrated data. With Cognos one can work with both relational and dimensional data at the same time, e.g. SQL and OLAP can be used on separate datasets and be combined in one report. It makes editing easier, e.g. changing a field in one p</w:t>
      </w:r>
      <w:r w:rsidR="00DC068B">
        <w:t>art changes it everywhere else. T</w:t>
      </w:r>
      <w:r w:rsidR="00D01EB0">
        <w:t>here are free</w:t>
      </w:r>
      <w:r w:rsidR="00DC068B">
        <w:t>, learning</w:t>
      </w:r>
      <w:r w:rsidR="00D01EB0">
        <w:t xml:space="preserve"> resources available online – the official documentation, cookbooks, tutorials </w:t>
      </w:r>
      <w:r w:rsidR="00D01EB0">
        <w:fldChar w:fldCharType="begin" w:fldLock="1"/>
      </w:r>
      <w:r w:rsidR="006923C9">
        <w:instrText>ADDIN CSL_CITATION { "citationItems" : [ { "id" : "ITEM-1", "itemData" : { "URL" : "http://kb.mit.edu/confluence/dosearchsite.action?key=conf_global&amp;searchQuery.queryString=cognos+report+studio&amp;searchQuery.spaceKey=conf_global", "author" : [ { "dropping-particle" : "", "family" : "MIT", "given" : "", "non-dropping-particle" : "", "parse-names" : false, "suffix" : "" } ], "id" : "ITEM-1", "issued" : { "date-parts" : [ [ "0" ] ] }, "title" : "Knowledge Base - search results for \"Cognos Report Studio\"", "type" : "webpage" }, "uris" : [ "http://www.mendeley.com/documents/?uuid=798a2bd8-8fa6-4b2b-838e-4fdc9233c7fa" ] } ], "mendeley" : { "formattedCitation" : "(MIT n.d.)", "plainTextFormattedCitation" : "(MIT n.d.)", "previouslyFormattedCitation" : "(MIT n.d.)" }, "properties" : { "noteIndex" : 0 }, "schema" : "https://github.com/citation-style-language/schema/raw/master/csl-citation.json" }</w:instrText>
      </w:r>
      <w:r w:rsidR="00D01EB0">
        <w:fldChar w:fldCharType="separate"/>
      </w:r>
      <w:r w:rsidR="00D01EB0" w:rsidRPr="00D01EB0">
        <w:rPr>
          <w:noProof/>
        </w:rPr>
        <w:t>(MIT n.d.)</w:t>
      </w:r>
      <w:r w:rsidR="00D01EB0">
        <w:fldChar w:fldCharType="end"/>
      </w:r>
      <w:r w:rsidR="00D01EB0">
        <w:t>. However, some things are not very intuitive and you have to learn how to think about them “in Cognos categories”. There are also many small bugs that haven’t been solved for a long time – probably due to long life cycles of the product.</w:t>
      </w:r>
    </w:p>
    <w:p w:rsidR="006E2799" w:rsidRDefault="004E1857" w:rsidP="008B1BC5">
      <w:pPr>
        <w:pStyle w:val="Heading2"/>
        <w:jc w:val="both"/>
      </w:pPr>
      <w:bookmarkStart w:id="40" w:name="_Toc427503691"/>
      <w:r>
        <w:t>Evaluation of work undertaken</w:t>
      </w:r>
      <w:bookmarkEnd w:id="40"/>
    </w:p>
    <w:p w:rsidR="00DC068B" w:rsidRDefault="006A2A83" w:rsidP="008B1BC5">
      <w:pPr>
        <w:jc w:val="both"/>
      </w:pPr>
      <w:r>
        <w:t xml:space="preserve">The work undertaken in this project by no means exhausts the objectives </w:t>
      </w:r>
      <w:r w:rsidR="00F828C5">
        <w:t>or</w:t>
      </w:r>
      <w:r>
        <w:t xml:space="preserve"> needs at the Council. There are many improvements that could be done </w:t>
      </w:r>
      <w:r w:rsidR="00F828C5">
        <w:t xml:space="preserve">even </w:t>
      </w:r>
      <w:r>
        <w:t>to the reports themselves, e.g. drill through reports –</w:t>
      </w:r>
      <w:r w:rsidR="00DC068B">
        <w:t xml:space="preserve"> user selects a service, a chart is displayed with columns showing use across Mosaic groups and clicking on a columns open another chart showing the use within the Mosaic group represented by this column.</w:t>
      </w:r>
    </w:p>
    <w:p w:rsidR="008F239A" w:rsidRDefault="008F239A" w:rsidP="008B1BC5">
      <w:pPr>
        <w:pStyle w:val="Heading3"/>
        <w:jc w:val="both"/>
      </w:pPr>
      <w:bookmarkStart w:id="41" w:name="_Toc427503692"/>
      <w:r>
        <w:t>Report 1</w:t>
      </w:r>
      <w:bookmarkEnd w:id="41"/>
    </w:p>
    <w:p w:rsidR="008F239A" w:rsidRDefault="00FB0258" w:rsidP="008B1BC5">
      <w:pPr>
        <w:jc w:val="both"/>
      </w:pPr>
      <w:r>
        <w:t>This report was looking for evidence of a specific behaviour in users. Therefore, it was not an open question in its nature. A set of metrics described this behaviour and implementing them provided desired information addressing this objective.</w:t>
      </w:r>
    </w:p>
    <w:p w:rsidR="00C268F7" w:rsidRDefault="00C268F7" w:rsidP="008B1BC5">
      <w:pPr>
        <w:pStyle w:val="Heading3"/>
        <w:jc w:val="both"/>
      </w:pPr>
      <w:bookmarkStart w:id="42" w:name="_Toc427503693"/>
      <w:r>
        <w:t>Report 2</w:t>
      </w:r>
      <w:bookmarkEnd w:id="42"/>
    </w:p>
    <w:p w:rsidR="00FB0258" w:rsidRDefault="00FB0258" w:rsidP="008B1BC5">
      <w:pPr>
        <w:jc w:val="both"/>
      </w:pPr>
      <w:r>
        <w:t xml:space="preserve">The second analysis was </w:t>
      </w:r>
      <w:r w:rsidR="00264DDA">
        <w:t>more “exploratory”. It was not looking for anything in particular, but rather was trying t</w:t>
      </w:r>
      <w:r w:rsidR="00DC068B">
        <w:t>o cast some light on behaviours</w:t>
      </w:r>
      <w:r w:rsidR="00264DDA">
        <w:t>. As such, the data dictated the direction of this report.</w:t>
      </w:r>
    </w:p>
    <w:p w:rsidR="00264DDA" w:rsidRDefault="00264DDA" w:rsidP="008B1BC5">
      <w:pPr>
        <w:jc w:val="both"/>
      </w:pPr>
      <w:r>
        <w:t>After initial findings it was clear that t</w:t>
      </w:r>
      <w:r w:rsidR="0042061E">
        <w:t>he analysis</w:t>
      </w:r>
      <w:r>
        <w:t xml:space="preserve"> would benefit a lot from adding other sources of data to Cognos. One idea included adding unstructured data, such as comments of consultants handling an issue. Although it </w:t>
      </w:r>
      <w:r w:rsidR="00DC068B">
        <w:t>was possible to point</w:t>
      </w:r>
      <w:r>
        <w:t xml:space="preserve"> to unusual cases, the incidents table was in many cases insufficient to provide definitive answers. It </w:t>
      </w:r>
      <w:r w:rsidR="00BA7143">
        <w:t>gives</w:t>
      </w:r>
      <w:r>
        <w:t xml:space="preserve"> very detailed information, e.g. which </w:t>
      </w:r>
      <w:r w:rsidR="00BA7143">
        <w:t xml:space="preserve">interface citizens use and how, who uses them (which can help when controlling demographics in focus groups), but not details about the interactions regarding a particular issue. Another idea </w:t>
      </w:r>
      <w:r w:rsidR="006A45B3">
        <w:t>was to add</w:t>
      </w:r>
      <w:r w:rsidR="00BA7143">
        <w:t xml:space="preserve"> web analytics data. The incidents table contains only information about issues reported to the Council. If a user went to the website and failed to submit a web form it would not be picked up by the CRM system. This potentially leaves out a lot of information about negative experiences of users.</w:t>
      </w:r>
    </w:p>
    <w:p w:rsidR="008F3296" w:rsidRDefault="00BA7143" w:rsidP="008B1BC5">
      <w:pPr>
        <w:jc w:val="both"/>
      </w:pPr>
      <w:r>
        <w:lastRenderedPageBreak/>
        <w:t xml:space="preserve">Considering the above, this report in no way exhausts the topic and there are </w:t>
      </w:r>
      <w:r w:rsidR="006A45B3">
        <w:t>many</w:t>
      </w:r>
      <w:r>
        <w:t xml:space="preserve"> questions to be answered. </w:t>
      </w:r>
      <w:r w:rsidR="00011BD2">
        <w:t>It</w:t>
      </w:r>
      <w:r w:rsidR="006A45B3">
        <w:t xml:space="preserve"> might point</w:t>
      </w:r>
      <w:r w:rsidR="00011BD2">
        <w:t xml:space="preserve"> a service manager to </w:t>
      </w:r>
      <w:r w:rsidR="006A45B3">
        <w:t xml:space="preserve">specific </w:t>
      </w:r>
      <w:r w:rsidR="00011BD2">
        <w:t>cases</w:t>
      </w:r>
      <w:r w:rsidR="006A45B3">
        <w:t xml:space="preserve">, but they require further </w:t>
      </w:r>
      <w:r w:rsidR="00011BD2">
        <w:t>analysis.</w:t>
      </w:r>
    </w:p>
    <w:p w:rsidR="008F3296" w:rsidRDefault="008F3296" w:rsidP="008B1BC5">
      <w:pPr>
        <w:pStyle w:val="Heading3"/>
        <w:jc w:val="both"/>
      </w:pPr>
      <w:bookmarkStart w:id="43" w:name="_Toc427503694"/>
      <w:r>
        <w:t>Report 3</w:t>
      </w:r>
      <w:bookmarkEnd w:id="43"/>
    </w:p>
    <w:p w:rsidR="004E1857" w:rsidRDefault="00133839" w:rsidP="008B1BC5">
      <w:pPr>
        <w:jc w:val="both"/>
      </w:pPr>
      <w:r>
        <w:t>Last report is the most complex one. The objective, which was to show who primary users are, was achieved to an extent possible using Cognos.</w:t>
      </w:r>
      <w:r w:rsidRPr="00133839">
        <w:t xml:space="preserve"> </w:t>
      </w:r>
      <w:r>
        <w:t>A number of cha</w:t>
      </w:r>
      <w:r w:rsidR="006A2A83">
        <w:t>rts were created showing the usage among citizens</w:t>
      </w:r>
      <w:r>
        <w:t xml:space="preserve"> from different perspectives, giving a general overview and a detailed insight into specifics. It visualises the use across all services and the use of a specific service in different social groups.</w:t>
      </w:r>
      <w:r w:rsidR="00C137EC">
        <w:t xml:space="preserve"> After viewing the charts</w:t>
      </w:r>
      <w:r w:rsidR="001B6E66">
        <w:t>, the information about social groups can be</w:t>
      </w:r>
      <w:r w:rsidR="00C137EC">
        <w:t xml:space="preserve"> interpret</w:t>
      </w:r>
      <w:r w:rsidR="001B6E66">
        <w:t>ed</w:t>
      </w:r>
      <w:r w:rsidR="00C137EC">
        <w:t xml:space="preserve"> using Mosaic portal</w:t>
      </w:r>
      <w:r w:rsidR="001B6E66">
        <w:t xml:space="preserve"> (Segmentation)</w:t>
      </w:r>
      <w:r w:rsidR="00C137EC">
        <w:t xml:space="preserve">, e.g. </w:t>
      </w:r>
      <w:r w:rsidR="006A2A83">
        <w:t>read the description of</w:t>
      </w:r>
      <w:r w:rsidR="00C137EC">
        <w:t xml:space="preserve"> A01</w:t>
      </w:r>
      <w:r w:rsidR="006A2A83">
        <w:t xml:space="preserve"> group</w:t>
      </w:r>
      <w:r w:rsidR="00C137EC">
        <w:t>. Th</w:t>
      </w:r>
      <w:r w:rsidR="001B6E66">
        <w:t>e Mosaic package allows creation of</w:t>
      </w:r>
      <w:r w:rsidR="00C137EC">
        <w:t xml:space="preserve"> charts with metric specific information, e.g. age distribution among users. However, UPRN, used by both Mosaic and CRM, is unique to a household and so those datasets are designed to deliver “personas” a</w:t>
      </w:r>
      <w:r w:rsidR="006A2A83">
        <w:t>s a whole. Having that in mind, the objective from the Define stage</w:t>
      </w:r>
      <w:r w:rsidR="00C137EC">
        <w:t xml:space="preserve"> was to create a full picture using “personas” rather than analysing one attribute</w:t>
      </w:r>
      <w:r w:rsidR="006A2A83">
        <w:t>.</w:t>
      </w:r>
    </w:p>
    <w:p w:rsidR="004E1857" w:rsidRDefault="004E1857" w:rsidP="008B1BC5">
      <w:pPr>
        <w:pStyle w:val="Heading2"/>
        <w:jc w:val="both"/>
      </w:pPr>
      <w:bookmarkStart w:id="44" w:name="_Toc427503695"/>
      <w:r>
        <w:t>Evaluation of methodology used</w:t>
      </w:r>
      <w:bookmarkEnd w:id="44"/>
    </w:p>
    <w:p w:rsidR="0058607E" w:rsidRDefault="0058607E" w:rsidP="008B1BC5">
      <w:pPr>
        <w:jc w:val="both"/>
      </w:pPr>
      <w:r>
        <w:t>The d</w:t>
      </w:r>
      <w:r w:rsidR="0008338D" w:rsidRPr="0008338D">
        <w:t>ouble diamond</w:t>
      </w:r>
      <w:r>
        <w:t xml:space="preserve"> approach seems to reflect very well the dynamism of real life projects. The model describes “a rhythm of activities” that </w:t>
      </w:r>
      <w:r w:rsidR="00EA4CFC">
        <w:t xml:space="preserve">comes naturally. It </w:t>
      </w:r>
      <w:r>
        <w:t>includes a very open, exploratory first stage</w:t>
      </w:r>
      <w:r w:rsidR="00EA4CFC">
        <w:t xml:space="preserve"> which leaves space for flexibility in adapting to what would be useful to the client.</w:t>
      </w:r>
    </w:p>
    <w:p w:rsidR="00360303" w:rsidRDefault="00C859EB" w:rsidP="0058607E">
      <w:pPr>
        <w:jc w:val="both"/>
      </w:pPr>
      <w:r>
        <w:t>The Discovery phase was extremely helpful in understanding the context of the problem and establishing ground before the next phases.</w:t>
      </w:r>
      <w:r w:rsidR="00360303">
        <w:t xml:space="preserve"> Having such an open attitude requires a lot of persistence. The responsibility for the entire project rests on the designer and this causes “a creative stress”. In the early stages, it is desired to not be limited by having a </w:t>
      </w:r>
      <w:r w:rsidR="001B6E66">
        <w:t>concrete</w:t>
      </w:r>
      <w:r w:rsidR="00360303">
        <w:t xml:space="preserve"> idea of what to do in the project (which is not synonym with not having a path of action). The designer is exposing himself to the unknown and at many points the project could completely change direction or a path could be closed unexpectedly. It is critical to maintain composure, agility and be able to quickly adjust to the new conditions. It is also important to mention that it exposes the project to the will of people across the entire organisation. The more </w:t>
      </w:r>
      <w:r w:rsidR="001B6E66">
        <w:t xml:space="preserve">the involved people </w:t>
      </w:r>
      <w:r w:rsidR="00360303">
        <w:t xml:space="preserve">are open and willing to help the better the outcome of the project will be. In terms of this particular project, the Council employees were very helpful and open-minded and </w:t>
      </w:r>
      <w:r w:rsidR="00FB0258">
        <w:t>their support has helped tremendously.</w:t>
      </w:r>
    </w:p>
    <w:p w:rsidR="000B3AC3" w:rsidRDefault="00EA4CFC" w:rsidP="0058607E">
      <w:pPr>
        <w:jc w:val="both"/>
      </w:pPr>
      <w:r>
        <w:t>The</w:t>
      </w:r>
      <w:r w:rsidR="000B3AC3">
        <w:t xml:space="preserve"> three</w:t>
      </w:r>
      <w:r>
        <w:t xml:space="preserve"> objectives that came from the Define phase (design brief) were developed in close cooperation with the beneficiaries </w:t>
      </w:r>
      <w:r w:rsidR="00C859EB">
        <w:t xml:space="preserve">(and at the same time the </w:t>
      </w:r>
      <w:r w:rsidR="000B3AC3">
        <w:t>requesting</w:t>
      </w:r>
      <w:r w:rsidR="00C859EB">
        <w:t xml:space="preserve"> party).</w:t>
      </w:r>
    </w:p>
    <w:p w:rsidR="000B3AC3" w:rsidRDefault="001A03F0" w:rsidP="0058607E">
      <w:pPr>
        <w:jc w:val="both"/>
      </w:pPr>
      <w:r>
        <w:t xml:space="preserve">The </w:t>
      </w:r>
      <w:r w:rsidR="000B3AC3">
        <w:t xml:space="preserve">Develop phase managed to </w:t>
      </w:r>
      <w:r w:rsidR="008E7571">
        <w:t>address</w:t>
      </w:r>
      <w:r w:rsidR="000B3AC3">
        <w:t xml:space="preserve"> all </w:t>
      </w:r>
      <w:r w:rsidR="008E7571">
        <w:t>questions</w:t>
      </w:r>
      <w:r w:rsidR="000B3AC3">
        <w:t xml:space="preserve"> from the previous stage. Having clear</w:t>
      </w:r>
      <w:r w:rsidR="008E7571">
        <w:t>, measurable</w:t>
      </w:r>
      <w:r w:rsidR="000B3AC3">
        <w:t xml:space="preserve"> </w:t>
      </w:r>
      <w:r w:rsidR="008E7571">
        <w:t>objectives, which</w:t>
      </w:r>
      <w:r w:rsidR="000B3AC3">
        <w:t xml:space="preserve"> were thought through</w:t>
      </w:r>
      <w:r w:rsidR="008E7571">
        <w:t>,</w:t>
      </w:r>
      <w:r w:rsidR="000B3AC3">
        <w:t xml:space="preserve"> helped in planning the</w:t>
      </w:r>
      <w:r w:rsidR="008E7571">
        <w:t xml:space="preserve"> rest of the</w:t>
      </w:r>
      <w:r w:rsidR="000B3AC3">
        <w:t xml:space="preserve"> process and designing the technical aspects of it. The extent to which implementations </w:t>
      </w:r>
      <w:r w:rsidR="008E7571">
        <w:t>were able to solve</w:t>
      </w:r>
      <w:r w:rsidR="000B3AC3">
        <w:t xml:space="preserve"> those problems was described in sections above (Evaluation of work undertaken).</w:t>
      </w:r>
    </w:p>
    <w:p w:rsidR="000B3AC3" w:rsidRDefault="001B6E66" w:rsidP="0058607E">
      <w:pPr>
        <w:jc w:val="both"/>
      </w:pPr>
      <w:r>
        <w:t>The</w:t>
      </w:r>
      <w:r w:rsidR="001A03F0">
        <w:t xml:space="preserve"> key outcome of</w:t>
      </w:r>
      <w:r>
        <w:t xml:space="preserve"> Deliver</w:t>
      </w:r>
      <w:r w:rsidR="001A03F0">
        <w:t xml:space="preserve"> stage was feedback from clients. It was very helpful to understand the extent to which it addressed </w:t>
      </w:r>
      <w:r w:rsidR="00AB171A">
        <w:t>actual</w:t>
      </w:r>
      <w:r w:rsidR="001A03F0">
        <w:t xml:space="preserve"> needs and whether it succeeded in contributing to the on-going efforts in the Council</w:t>
      </w:r>
      <w:r w:rsidR="00AB171A">
        <w:t xml:space="preserve"> (</w:t>
      </w:r>
      <w:r w:rsidR="00472627">
        <w:t>being in line with the current ICT strategy at the Council)</w:t>
      </w:r>
      <w:r w:rsidR="001A03F0">
        <w:t>.</w:t>
      </w:r>
    </w:p>
    <w:p w:rsidR="004E38B1" w:rsidRDefault="004E38B1" w:rsidP="008B1BC5">
      <w:pPr>
        <w:pStyle w:val="Heading1"/>
        <w:jc w:val="both"/>
      </w:pPr>
      <w:bookmarkStart w:id="45" w:name="_Toc427503696"/>
      <w:r>
        <w:lastRenderedPageBreak/>
        <w:t>Conclusion</w:t>
      </w:r>
      <w:bookmarkEnd w:id="45"/>
    </w:p>
    <w:p w:rsidR="00D76D91" w:rsidRDefault="002C0872" w:rsidP="002C0872">
      <w:r>
        <w:t>Out of this project come many open questions and potential for fu</w:t>
      </w:r>
      <w:r w:rsidR="00F80A45">
        <w:t>rther study.</w:t>
      </w:r>
      <w:r w:rsidR="00D76D91">
        <w:t xml:space="preserve"> This dissertation gives a lot of details about the context of the project which were not available before. They can be of significant help in future endeavours.</w:t>
      </w:r>
    </w:p>
    <w:p w:rsidR="00F80A45" w:rsidRDefault="00F80A45" w:rsidP="002C0872">
      <w:r>
        <w:t xml:space="preserve">The double diamond </w:t>
      </w:r>
      <w:r w:rsidR="002C0872">
        <w:t>approach was particularly good at enabling cross department activity and flexibility in adjusting the scope of the project to the needs of the Council. Given the experience gained, a further study could try and evaluate different methods use</w:t>
      </w:r>
      <w:r>
        <w:t>d at each stage of the process.</w:t>
      </w:r>
    </w:p>
    <w:p w:rsidR="002C0872" w:rsidRDefault="002C0872" w:rsidP="002C0872">
      <w:r>
        <w:t xml:space="preserve">It is also important to stress that </w:t>
      </w:r>
      <w:r w:rsidR="00F80A45">
        <w:t>such projects are very agile in nature and depend heavily on the organisation in which they are run, i.e. on the knowledge of people involved and their willingness to share it. This project is a great example of how open-mindedness of employees can help.</w:t>
      </w:r>
    </w:p>
    <w:p w:rsidR="007B470B" w:rsidRDefault="007B470B" w:rsidP="002C0872">
      <w:pPr>
        <w:jc w:val="both"/>
      </w:pPr>
      <w:r>
        <w:t xml:space="preserve">The timescale of the project was extremely short given its complexity. Many parts of </w:t>
      </w:r>
      <w:r w:rsidR="002C0872">
        <w:t>it</w:t>
      </w:r>
      <w:r>
        <w:t xml:space="preserve"> could easily take months to be properly developed. However, it was not aiming at delivering a fully-fledged product. Instead, the objective was to</w:t>
      </w:r>
      <w:r w:rsidR="002C0872">
        <w:t xml:space="preserve"> help the Council with evaluating new ways of thinking and working and </w:t>
      </w:r>
      <w:r>
        <w:t>look</w:t>
      </w:r>
      <w:r w:rsidR="001E633E">
        <w:t>ing</w:t>
      </w:r>
      <w:r>
        <w:t xml:space="preserve"> at the design process in its entirety</w:t>
      </w:r>
      <w:r w:rsidR="002C0872">
        <w:t>. A</w:t>
      </w:r>
      <w:r>
        <w:t xml:space="preserve">s a result in many cases compromises had to be </w:t>
      </w:r>
      <w:r w:rsidR="00703936">
        <w:t>made</w:t>
      </w:r>
      <w:r>
        <w:t>.</w:t>
      </w:r>
    </w:p>
    <w:p w:rsidR="000A3B2B" w:rsidRDefault="0058607E" w:rsidP="0058607E">
      <w:pPr>
        <w:jc w:val="both"/>
      </w:pPr>
      <w:r>
        <w:t xml:space="preserve">BI reports like the ones generated in this project, should be treated as part of a bigger “transformation” project. Identifying cases where users struggled with a web interface by CRM data analysis should </w:t>
      </w:r>
      <w:r w:rsidR="002C0872">
        <w:t xml:space="preserve">be one of many </w:t>
      </w:r>
      <w:r w:rsidR="000A3B2B">
        <w:t>tools in the repertoire of</w:t>
      </w:r>
      <w:r w:rsidR="002C0872">
        <w:t xml:space="preserve"> </w:t>
      </w:r>
      <w:r w:rsidR="000A3B2B">
        <w:t>a service manager</w:t>
      </w:r>
      <w:r w:rsidR="002C0872">
        <w:t>.</w:t>
      </w:r>
      <w:r w:rsidR="000A3B2B">
        <w:t xml:space="preserve"> For example, they can be used to identify the demographics of people to invite for</w:t>
      </w:r>
      <w:r w:rsidR="00C0697D">
        <w:t xml:space="preserve"> participation in a focus group.</w:t>
      </w:r>
    </w:p>
    <w:p w:rsidR="004F6EAC" w:rsidRDefault="002C0872" w:rsidP="002C0872">
      <w:pPr>
        <w:jc w:val="both"/>
      </w:pPr>
      <w:r>
        <w:t xml:space="preserve">Reports like these often raise further questions, e.g. when conducting analysis other things start emerging which could be objects of investigation themselves. There is a vast amount of </w:t>
      </w:r>
      <w:r w:rsidR="00C0697D">
        <w:t>possible insights coming from the CRM</w:t>
      </w:r>
      <w:r w:rsidR="000A3B2B">
        <w:t xml:space="preserve"> data.</w:t>
      </w:r>
    </w:p>
    <w:p w:rsidR="002C0872" w:rsidRDefault="004F6EAC" w:rsidP="002C0872">
      <w:pPr>
        <w:jc w:val="both"/>
      </w:pPr>
      <w:r>
        <w:t xml:space="preserve">The reports can be </w:t>
      </w:r>
      <w:r w:rsidR="00C0697D">
        <w:t>used by CEC employees on other d</w:t>
      </w:r>
      <w:r>
        <w:t>ata set</w:t>
      </w:r>
      <w:r w:rsidR="00C0697D">
        <w:t>s (</w:t>
      </w:r>
      <w:r>
        <w:t>it is a matter of pointing to a different</w:t>
      </w:r>
      <w:r w:rsidR="00C0697D">
        <w:t xml:space="preserve"> source</w:t>
      </w:r>
      <w:r>
        <w:t xml:space="preserve"> file</w:t>
      </w:r>
      <w:r w:rsidR="00C0697D">
        <w:t>)</w:t>
      </w:r>
      <w:r>
        <w:t xml:space="preserve">. </w:t>
      </w:r>
    </w:p>
    <w:p w:rsidR="00BA7143" w:rsidRDefault="00F80A45" w:rsidP="00F80A45">
      <w:pPr>
        <w:jc w:val="both"/>
      </w:pPr>
      <w:r>
        <w:t xml:space="preserve">Coming up with insights and recommendations is only one </w:t>
      </w:r>
      <w:r w:rsidR="00D76D91">
        <w:t>step</w:t>
      </w:r>
      <w:r>
        <w:t>. Another question is how to manage a change in an organisation in order to benefit from those analyses. Ability to adapt to user needs and learn from the feedback is actually executed when such insights are followed by</w:t>
      </w:r>
      <w:r w:rsidR="00AB5067">
        <w:t xml:space="preserve"> tangible actions such as</w:t>
      </w:r>
      <w:r>
        <w:t xml:space="preserve"> </w:t>
      </w:r>
      <w:r w:rsidR="007A42B0">
        <w:t xml:space="preserve">a decision to deploy a change or </w:t>
      </w:r>
      <w:r w:rsidR="00AB5067">
        <w:t xml:space="preserve">a </w:t>
      </w:r>
      <w:r w:rsidR="007A42B0">
        <w:t>confirmation that current efforts are not misplaced.</w:t>
      </w:r>
    </w:p>
    <w:p w:rsidR="007A42B0" w:rsidRDefault="007A42B0" w:rsidP="007A42B0">
      <w:pPr>
        <w:jc w:val="both"/>
      </w:pPr>
    </w:p>
    <w:p w:rsidR="00EF26D0" w:rsidRDefault="00EF26D0" w:rsidP="007A42B0">
      <w:pPr>
        <w:jc w:val="both"/>
      </w:pPr>
      <w:r>
        <w:br w:type="page"/>
      </w:r>
    </w:p>
    <w:p w:rsidR="00773720" w:rsidRDefault="00773720" w:rsidP="008B1BC5">
      <w:pPr>
        <w:pStyle w:val="Heading1"/>
        <w:jc w:val="both"/>
      </w:pPr>
      <w:bookmarkStart w:id="46" w:name="_Toc427503697"/>
      <w:r>
        <w:lastRenderedPageBreak/>
        <w:t>Appendix A</w:t>
      </w:r>
      <w:r w:rsidR="007B272E">
        <w:t xml:space="preserve"> –</w:t>
      </w:r>
      <w:r w:rsidR="008D3183">
        <w:t xml:space="preserve"> list of</w:t>
      </w:r>
      <w:r w:rsidR="007B272E">
        <w:t xml:space="preserve"> file</w:t>
      </w:r>
      <w:r w:rsidR="008D3183">
        <w:t>s</w:t>
      </w:r>
      <w:r w:rsidR="007B272E">
        <w:t xml:space="preserve"> created during the project</w:t>
      </w:r>
      <w:bookmarkEnd w:id="46"/>
    </w:p>
    <w:p w:rsidR="00773720" w:rsidRDefault="002242CA" w:rsidP="008B1BC5">
      <w:pPr>
        <w:jc w:val="both"/>
      </w:pPr>
      <w:r>
        <w:t>F</w:t>
      </w:r>
      <w:r w:rsidR="00773720">
        <w:t>iles</w:t>
      </w:r>
      <w:r>
        <w:t xml:space="preserve"> created </w:t>
      </w:r>
      <w:r w:rsidR="007B272E">
        <w:t>up to Development Phase</w:t>
      </w:r>
      <w:r w:rsidR="00773720">
        <w:t>:</w:t>
      </w:r>
    </w:p>
    <w:p w:rsidR="00773720" w:rsidRDefault="00773720" w:rsidP="008B1BC5">
      <w:pPr>
        <w:jc w:val="both"/>
      </w:pPr>
      <w:r>
        <w:t>•</w:t>
      </w:r>
      <w:r>
        <w:tab/>
      </w:r>
      <w:r w:rsidR="002242CA">
        <w:t>“</w:t>
      </w:r>
      <w:r>
        <w:t>MW v0.1 self</w:t>
      </w:r>
      <w:r w:rsidR="002242CA">
        <w:t>”</w:t>
      </w:r>
      <w:r>
        <w:t xml:space="preserve"> - file to </w:t>
      </w:r>
      <w:r w:rsidR="007B272E">
        <w:t>learn</w:t>
      </w:r>
      <w:r>
        <w:t xml:space="preserve"> Cognos, shows how to combine CRM data with Mosaic data</w:t>
      </w:r>
    </w:p>
    <w:p w:rsidR="00773720" w:rsidRDefault="00773720" w:rsidP="008B1BC5">
      <w:pPr>
        <w:jc w:val="both"/>
      </w:pPr>
      <w:r>
        <w:t>•</w:t>
      </w:r>
      <w:r>
        <w:tab/>
      </w:r>
      <w:r w:rsidR="002242CA">
        <w:t>“</w:t>
      </w:r>
      <w:r>
        <w:t>MW v0.1 self2</w:t>
      </w:r>
      <w:r w:rsidR="002242CA">
        <w:t>”</w:t>
      </w:r>
      <w:r>
        <w:t xml:space="preserve"> - first attempt to create a chart, doesn't work</w:t>
      </w:r>
    </w:p>
    <w:p w:rsidR="00773720" w:rsidRDefault="00773720" w:rsidP="008B1BC5">
      <w:pPr>
        <w:jc w:val="both"/>
      </w:pPr>
      <w:r>
        <w:t>•</w:t>
      </w:r>
      <w:r>
        <w:tab/>
      </w:r>
      <w:r w:rsidR="002242CA">
        <w:t>“</w:t>
      </w:r>
      <w:r>
        <w:t>MW v0.1 self3</w:t>
      </w:r>
      <w:r w:rsidR="002242CA">
        <w:t>”</w:t>
      </w:r>
      <w:r>
        <w:t xml:space="preserve"> - attempt to create a chart, the query itself is working (everything is correct from the sytax point of view), but data is unavailable (aggregate function? filtering error?)</w:t>
      </w:r>
    </w:p>
    <w:p w:rsidR="00773720" w:rsidRDefault="00773720" w:rsidP="008B1BC5">
      <w:pPr>
        <w:jc w:val="both"/>
      </w:pPr>
      <w:r>
        <w:t>•</w:t>
      </w:r>
      <w:r>
        <w:tab/>
      </w:r>
      <w:r w:rsidR="002242CA">
        <w:t>“</w:t>
      </w:r>
      <w:r>
        <w:t>MW v0.1 self4</w:t>
      </w:r>
      <w:r w:rsidR="002242CA">
        <w:t>”</w:t>
      </w:r>
      <w:r>
        <w:t xml:space="preserve"> - debugging the self3 report, added a list to show filtered data returned from the query. Result: there are some entries after filtering, but not as expected</w:t>
      </w:r>
    </w:p>
    <w:p w:rsidR="00773720" w:rsidRDefault="00773720" w:rsidP="008B1BC5">
      <w:pPr>
        <w:jc w:val="both"/>
      </w:pPr>
      <w:r>
        <w:t>•</w:t>
      </w:r>
      <w:r>
        <w:tab/>
      </w:r>
      <w:r w:rsidR="002242CA">
        <w:t>“</w:t>
      </w:r>
      <w:r>
        <w:t>MW v0.1 self5</w:t>
      </w:r>
      <w:r w:rsidR="002242CA">
        <w:t>”</w:t>
      </w:r>
      <w:r>
        <w:t xml:space="preserve"> - from the start, this time the results are as expected (type of result, number of result)</w:t>
      </w:r>
    </w:p>
    <w:p w:rsidR="00773720" w:rsidRDefault="00773720" w:rsidP="008B1BC5">
      <w:pPr>
        <w:jc w:val="both"/>
      </w:pPr>
      <w:r>
        <w:t>•</w:t>
      </w:r>
      <w:r>
        <w:tab/>
      </w:r>
      <w:r w:rsidR="002242CA">
        <w:t>“</w:t>
      </w:r>
      <w:r>
        <w:t xml:space="preserve">MW v0.2, working chart, 3 days, type of report </w:t>
      </w:r>
      <w:r w:rsidR="002242CA">
        <w:t>–</w:t>
      </w:r>
      <w:r>
        <w:t xml:space="preserve"> day</w:t>
      </w:r>
      <w:r w:rsidR="002242CA">
        <w:t>”</w:t>
      </w:r>
      <w:r>
        <w:t xml:space="preserve">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r>
      <w:r w:rsidR="002242CA">
        <w:t>“</w:t>
      </w:r>
      <w:r>
        <w:t xml:space="preserve">MW v0.2, working chart, entire May (previous was 4 days), Mosaic group </w:t>
      </w:r>
      <w:r w:rsidR="002242CA">
        <w:t>–</w:t>
      </w:r>
      <w:r>
        <w:t xml:space="preserve"> subject</w:t>
      </w:r>
      <w:r w:rsidR="002242CA">
        <w:t>”</w:t>
      </w:r>
      <w:r>
        <w:t xml:space="preserve"> - second chart working as expected, more accurate; x - type code, e.g. A01, A02; y - count by reference; only 4 services - 4 columns; for the entire May</w:t>
      </w:r>
    </w:p>
    <w:p w:rsidR="00773720" w:rsidRDefault="00773720" w:rsidP="008B1BC5">
      <w:pPr>
        <w:jc w:val="both"/>
      </w:pPr>
      <w:r>
        <w:t>•</w:t>
      </w:r>
      <w:r>
        <w:tab/>
      </w:r>
      <w:r w:rsidR="002242CA">
        <w:t>“</w:t>
      </w:r>
      <w:r>
        <w:t xml:space="preserve">MW v0.2, working chart, entire May, Mosaic group </w:t>
      </w:r>
      <w:r w:rsidR="002242CA">
        <w:t>–</w:t>
      </w:r>
      <w:r>
        <w:t xml:space="preserve"> subject</w:t>
      </w:r>
      <w:r w:rsidR="002242CA">
        <w:t>”</w:t>
      </w:r>
      <w:r>
        <w:t xml:space="preserve"> - similar to previous one, not as detailed, x - Mosaic groups, e.g. B, G; y - count by reference; columns - different services (different values in 'subject'); entire May</w:t>
      </w:r>
    </w:p>
    <w:p w:rsidR="007B272E" w:rsidRDefault="007B272E" w:rsidP="008B1BC5">
      <w:pPr>
        <w:jc w:val="both"/>
      </w:pPr>
    </w:p>
    <w:p w:rsidR="00773720" w:rsidRDefault="007B272E" w:rsidP="008B1BC5">
      <w:pPr>
        <w:jc w:val="both"/>
      </w:pPr>
      <w:r>
        <w:t>Files created during the Development phase</w:t>
      </w:r>
      <w:r w:rsidR="00773720">
        <w:t>:</w:t>
      </w:r>
    </w:p>
    <w:p w:rsidR="00773720" w:rsidRDefault="00773720" w:rsidP="008B1BC5">
      <w:pPr>
        <w:jc w:val="both"/>
      </w:pPr>
      <w:r>
        <w:t>•</w:t>
      </w:r>
      <w:r>
        <w:tab/>
      </w:r>
      <w:r w:rsidR="002242CA">
        <w:t>“</w:t>
      </w:r>
      <w:r w:rsidR="00DD54DA">
        <w:t xml:space="preserve">MW </w:t>
      </w:r>
      <w:r>
        <w:t>one issue on multiple channels v1.0</w:t>
      </w:r>
      <w:r w:rsidR="002242CA">
        <w:t>”</w:t>
      </w:r>
      <w:r>
        <w:t xml:space="preserve"> - find cases of misuse of multiple channels</w:t>
      </w:r>
    </w:p>
    <w:p w:rsidR="00773720" w:rsidRDefault="00773720" w:rsidP="008B1BC5">
      <w:pPr>
        <w:jc w:val="both"/>
      </w:pPr>
      <w:r>
        <w:t>•</w:t>
      </w:r>
      <w:r>
        <w:tab/>
      </w:r>
      <w:r w:rsidR="002242CA">
        <w:t>“</w:t>
      </w:r>
      <w:r>
        <w:t>MW report 3</w:t>
      </w:r>
      <w:r w:rsidR="008D3183">
        <w:t>”, “</w:t>
      </w:r>
      <w:r>
        <w:t>MW Report 3, blank chart</w:t>
      </w:r>
      <w:r w:rsidR="002242CA">
        <w:t>”</w:t>
      </w:r>
      <w:r>
        <w:t xml:space="preserve">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r>
      <w:r w:rsidR="002242CA">
        <w:t>“</w:t>
      </w:r>
      <w:r>
        <w:t>MW report 3, chart 1</w:t>
      </w:r>
      <w:r w:rsidR="002242CA">
        <w:t>”</w:t>
      </w:r>
      <w:r>
        <w:t xml:space="preserve"> - both above and below 3 interactions on one chart</w:t>
      </w:r>
    </w:p>
    <w:p w:rsidR="00773720" w:rsidRDefault="00773720" w:rsidP="008B1BC5">
      <w:pPr>
        <w:jc w:val="both"/>
      </w:pPr>
      <w:r>
        <w:t>•</w:t>
      </w:r>
      <w:r>
        <w:tab/>
      </w:r>
      <w:r w:rsidR="002242CA">
        <w:t>“</w:t>
      </w:r>
      <w:r>
        <w:t>MW report 3, chart 1.1 blank</w:t>
      </w:r>
      <w:r w:rsidR="002242CA">
        <w:t>”</w:t>
      </w:r>
      <w:r>
        <w:t xml:space="preserve"> - template for the charts 1.1 and 1.2</w:t>
      </w:r>
    </w:p>
    <w:p w:rsidR="00773720" w:rsidRDefault="00773720" w:rsidP="008B1BC5">
      <w:pPr>
        <w:jc w:val="both"/>
      </w:pPr>
      <w:r>
        <w:t>•</w:t>
      </w:r>
      <w:r>
        <w:tab/>
      </w:r>
      <w:r w:rsidR="002242CA">
        <w:t>“</w:t>
      </w:r>
      <w:r>
        <w:t>MW report 3, chart 1.1</w:t>
      </w:r>
      <w:r w:rsidR="002242CA">
        <w:t>”</w:t>
      </w:r>
      <w:r>
        <w:t xml:space="preserve"> - chart with only above 3 interactions, using filter</w:t>
      </w:r>
    </w:p>
    <w:p w:rsidR="00773720" w:rsidRDefault="00773720" w:rsidP="008B1BC5">
      <w:pPr>
        <w:jc w:val="both"/>
      </w:pPr>
      <w:r>
        <w:t>•</w:t>
      </w:r>
      <w:r>
        <w:tab/>
      </w:r>
      <w:r w:rsidR="002242CA">
        <w:t>“</w:t>
      </w:r>
      <w:r>
        <w:t>MW report 3, chart 1.1 correct</w:t>
      </w:r>
      <w:r w:rsidR="002242CA">
        <w:t>”</w:t>
      </w:r>
      <w:r w:rsidR="008D3183">
        <w:t xml:space="preserve"> - </w:t>
      </w:r>
      <w:r>
        <w:t>chart with only above 3 iteractions, using filter and a list to show data (identical to the previous one, extended with the list, couldn't overwrite the previous one)</w:t>
      </w:r>
    </w:p>
    <w:p w:rsidR="00773720" w:rsidRDefault="00773720" w:rsidP="008B1BC5">
      <w:pPr>
        <w:jc w:val="both"/>
      </w:pPr>
      <w:r>
        <w:t>•</w:t>
      </w:r>
      <w:r>
        <w:tab/>
      </w:r>
      <w:r w:rsidR="002242CA">
        <w:t>“</w:t>
      </w:r>
      <w:r>
        <w:t>MW report 3, chart 1.2 correct</w:t>
      </w:r>
      <w:r w:rsidR="002242CA">
        <w:t>”</w:t>
      </w:r>
      <w:r>
        <w:t xml:space="preserve"> - chart with only below 3 interactions, with list</w:t>
      </w:r>
    </w:p>
    <w:p w:rsidR="00773720" w:rsidRDefault="00773720" w:rsidP="008B1BC5">
      <w:pPr>
        <w:jc w:val="both"/>
      </w:pPr>
      <w:r>
        <w:t>the last 3 charts did not have axis sorted, I figured out how to sort axis starting from chart 3.2</w:t>
      </w:r>
    </w:p>
    <w:p w:rsidR="00773720" w:rsidRDefault="00773720" w:rsidP="008B1BC5">
      <w:pPr>
        <w:jc w:val="both"/>
      </w:pPr>
      <w:r>
        <w:lastRenderedPageBreak/>
        <w:t xml:space="preserve"> </w:t>
      </w:r>
    </w:p>
    <w:p w:rsidR="00773720" w:rsidRDefault="00773720" w:rsidP="008B1BC5">
      <w:pPr>
        <w:jc w:val="both"/>
      </w:pPr>
      <w:r>
        <w:t>further parts of report 3 has 2 dimensions which have many entries. As a result it would have a lot of columns and would not be easily readible.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r>
      <w:r w:rsidR="002242CA">
        <w:t>“</w:t>
      </w:r>
      <w:r>
        <w:t>MW report 3, chart 2.1</w:t>
      </w:r>
      <w:r w:rsidR="002242CA">
        <w:t>”</w:t>
      </w:r>
      <w:r>
        <w:t xml:space="preserve"> - Mosaic group x services</w:t>
      </w:r>
    </w:p>
    <w:p w:rsidR="00773720" w:rsidRDefault="00773720" w:rsidP="008B1BC5">
      <w:pPr>
        <w:jc w:val="both"/>
      </w:pPr>
      <w:r>
        <w:t>•</w:t>
      </w:r>
      <w:r>
        <w:tab/>
      </w:r>
      <w:r w:rsidR="002242CA">
        <w:t>“</w:t>
      </w:r>
      <w:r>
        <w:t>MW report 3, chart 2.2</w:t>
      </w:r>
      <w:r w:rsidR="002242CA">
        <w:t>”</w:t>
      </w:r>
      <w:r>
        <w:t xml:space="preserve"> - Mosaic group detailed x services</w:t>
      </w:r>
    </w:p>
    <w:p w:rsidR="00773720" w:rsidRDefault="00773720" w:rsidP="008B1BC5">
      <w:pPr>
        <w:jc w:val="both"/>
      </w:pPr>
      <w:r>
        <w:t>•</w:t>
      </w:r>
      <w:r>
        <w:tab/>
      </w:r>
      <w:r w:rsidR="002242CA">
        <w:t>“</w:t>
      </w:r>
      <w:r>
        <w:t>MW report 3, chart 2.3 group code</w:t>
      </w:r>
      <w:r w:rsidR="002242CA">
        <w:t>”</w:t>
      </w:r>
      <w:r>
        <w:t xml:space="preserve"> - the use of the selected service across different Mosaic groups</w:t>
      </w:r>
    </w:p>
    <w:p w:rsidR="00773720" w:rsidRDefault="00773720" w:rsidP="008B1BC5">
      <w:pPr>
        <w:jc w:val="both"/>
      </w:pPr>
      <w:r>
        <w:t>•</w:t>
      </w:r>
      <w:r>
        <w:tab/>
      </w:r>
      <w:r w:rsidR="002242CA">
        <w:t>“</w:t>
      </w:r>
      <w:r>
        <w:t>MW report 3, chart 2.3 group type code</w:t>
      </w:r>
      <w:r w:rsidR="002242CA">
        <w:t>”</w:t>
      </w:r>
      <w:r>
        <w:t xml:space="preserve"> - the use of the selected service across different Mosaic detailed groups</w:t>
      </w:r>
    </w:p>
    <w:p w:rsidR="00773720" w:rsidRDefault="00773720" w:rsidP="008B1BC5">
      <w:pPr>
        <w:jc w:val="both"/>
      </w:pPr>
      <w:r>
        <w:t>•</w:t>
      </w:r>
      <w:r>
        <w:tab/>
      </w:r>
      <w:r w:rsidR="002242CA">
        <w:t>“</w:t>
      </w:r>
      <w:r>
        <w:t>MW report 3, chart 3.1</w:t>
      </w:r>
      <w:r w:rsidR="002242CA">
        <w:t>”</w:t>
      </w:r>
      <w:r>
        <w:t xml:space="preserve"> - blank report that is used as a basis for the other 3.1 reports</w:t>
      </w:r>
    </w:p>
    <w:p w:rsidR="00773720" w:rsidRDefault="00773720" w:rsidP="008B1BC5">
      <w:pPr>
        <w:jc w:val="both"/>
      </w:pPr>
      <w:r>
        <w:t>•</w:t>
      </w:r>
      <w:r>
        <w:tab/>
      </w:r>
      <w:r w:rsidR="002242CA">
        <w:t>“</w:t>
      </w:r>
      <w:r>
        <w:t>MW report 3, chart 3.1 above 3</w:t>
      </w:r>
      <w:r w:rsidR="002242CA">
        <w:t>”</w:t>
      </w:r>
      <w:r>
        <w:t xml:space="preserve"> - Mosaic groups that active users belong to</w:t>
      </w:r>
    </w:p>
    <w:p w:rsidR="00773720" w:rsidRDefault="00773720" w:rsidP="008B1BC5">
      <w:pPr>
        <w:jc w:val="both"/>
      </w:pPr>
      <w:r>
        <w:t>•</w:t>
      </w:r>
      <w:r>
        <w:tab/>
      </w:r>
      <w:r w:rsidR="002242CA">
        <w:t>“</w:t>
      </w:r>
      <w:r>
        <w:t>MW report 3, chart 3.1 up to 3</w:t>
      </w:r>
      <w:r w:rsidR="002242CA">
        <w:t>”</w:t>
      </w:r>
      <w:r>
        <w:t xml:space="preserve"> - Mosaic groups that occassional users belong to</w:t>
      </w:r>
    </w:p>
    <w:p w:rsidR="00773720" w:rsidRDefault="00773720" w:rsidP="008B1BC5">
      <w:pPr>
        <w:jc w:val="both"/>
      </w:pPr>
      <w:r>
        <w:t>•</w:t>
      </w:r>
      <w:r>
        <w:tab/>
      </w:r>
      <w:r w:rsidR="002242CA">
        <w:t>“</w:t>
      </w:r>
      <w:r>
        <w:t xml:space="preserve">report 3.1 </w:t>
      </w:r>
      <w:r w:rsidR="002242CA">
        <w:t>“</w:t>
      </w:r>
      <w:r>
        <w:t>- 3 charts on one page</w:t>
      </w:r>
    </w:p>
    <w:p w:rsidR="00773720" w:rsidRDefault="00773720" w:rsidP="008B1BC5">
      <w:pPr>
        <w:jc w:val="both"/>
      </w:pPr>
      <w:r>
        <w:t>working 27.07</w:t>
      </w:r>
    </w:p>
    <w:p w:rsidR="00773720" w:rsidRDefault="00773720" w:rsidP="008B1BC5">
      <w:pPr>
        <w:jc w:val="both"/>
      </w:pPr>
      <w:r>
        <w:t xml:space="preserve"> </w:t>
      </w:r>
    </w:p>
    <w:p w:rsidR="00773720" w:rsidRDefault="00773720" w:rsidP="008B1BC5">
      <w:pPr>
        <w:jc w:val="both"/>
      </w:pPr>
      <w:r>
        <w:t>•</w:t>
      </w:r>
      <w:r>
        <w:tab/>
      </w:r>
      <w:r w:rsidR="002242CA">
        <w:t>“</w:t>
      </w:r>
      <w:r>
        <w:t>MW Report 2, 2.1</w:t>
      </w:r>
      <w:r w:rsidR="002242CA">
        <w:t>” –</w:t>
      </w:r>
      <w:r>
        <w:t xml:space="preserve"> identify citizens who interacted multiple times</w:t>
      </w:r>
    </w:p>
    <w:p w:rsidR="00773720" w:rsidRDefault="00773720" w:rsidP="008B1BC5">
      <w:pPr>
        <w:jc w:val="both"/>
      </w:pPr>
      <w:r>
        <w:t>•</w:t>
      </w:r>
      <w:r>
        <w:tab/>
      </w:r>
      <w:r w:rsidR="002242CA">
        <w:t>“</w:t>
      </w:r>
      <w:r>
        <w:t>MW Report 2, 2.2</w:t>
      </w:r>
      <w:r w:rsidR="002242CA">
        <w:t>” –</w:t>
      </w:r>
      <w:r>
        <w:t xml:space="preserve"> multiple interactions through different channels</w:t>
      </w:r>
    </w:p>
    <w:p w:rsidR="00773720" w:rsidRDefault="00773720" w:rsidP="008B1BC5">
      <w:pPr>
        <w:jc w:val="both"/>
      </w:pPr>
      <w:r>
        <w:t>Recommendations for further analysis after 2.2: analyz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The result might be that only people with multiple issues will be contacted, this does not have to be the case. It should be compared with no feedback at all and in this case you can identify people who could provide feedback with very high accurracy.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r>
        <w:t>Analyze a few examples:</w:t>
      </w:r>
    </w:p>
    <w:p w:rsidR="00773720" w:rsidRDefault="00773720" w:rsidP="008B1BC5">
      <w:pPr>
        <w:jc w:val="both"/>
      </w:pPr>
      <w:r>
        <w:t>•</w:t>
      </w:r>
      <w:r>
        <w:tab/>
        <w:t xml:space="preserve">Someone starts on the web, the next day they call </w:t>
      </w:r>
    </w:p>
    <w:p w:rsidR="00773720" w:rsidRDefault="00773720" w:rsidP="008B1BC5">
      <w:pPr>
        <w:jc w:val="both"/>
      </w:pPr>
      <w:r>
        <w:lastRenderedPageBreak/>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47" w:name="_Toc427503698"/>
      <w:r>
        <w:lastRenderedPageBreak/>
        <w:t>Appendix B</w:t>
      </w:r>
      <w:bookmarkEnd w:id="47"/>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Neil Dumbleton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Catherine Macra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r>
        <w:t>Gosia Szymczak</w:t>
      </w:r>
      <w:r w:rsidR="00DA1813">
        <w:t xml:space="preserve"> (Sally introduced me to Gosia)</w:t>
      </w:r>
    </w:p>
    <w:p w:rsidR="00230E01" w:rsidRDefault="00230E01" w:rsidP="00230E01">
      <w:pPr>
        <w:pStyle w:val="ListParagraph"/>
        <w:numPr>
          <w:ilvl w:val="1"/>
          <w:numId w:val="5"/>
        </w:numPr>
      </w:pPr>
      <w:r>
        <w:t>Kevin Kelly</w:t>
      </w:r>
      <w:r w:rsidR="00DA1813">
        <w:t xml:space="preserve"> (after meeting Gosia, she introduced me to Kevin)</w:t>
      </w:r>
    </w:p>
    <w:p w:rsidR="005F2ED4" w:rsidRDefault="005F2ED4" w:rsidP="00144B5B"/>
    <w:p w:rsidR="00144B5B" w:rsidRDefault="00385168" w:rsidP="002C4F57">
      <w:pPr>
        <w:pStyle w:val="ListParagraph"/>
        <w:numPr>
          <w:ilvl w:val="1"/>
          <w:numId w:val="5"/>
        </w:numPr>
      </w:pPr>
      <w:r>
        <w:t>Andy Thom</w:t>
      </w:r>
      <w:r w:rsidR="00230E01">
        <w:t>son</w:t>
      </w:r>
      <w:r w:rsidR="00DA1813">
        <w:t xml:space="preserve"> (at some point, Sally introduced me to Andy</w:t>
      </w:r>
    </w:p>
    <w:p w:rsidR="002C4F57" w:rsidRDefault="00230E01" w:rsidP="002C4F57">
      <w:pPr>
        <w:pStyle w:val="ListParagraph"/>
        <w:numPr>
          <w:ilvl w:val="1"/>
          <w:numId w:val="5"/>
        </w:numPr>
      </w:pPr>
      <w:r>
        <w:t>Angela</w:t>
      </w:r>
      <w:r w:rsidR="00385168">
        <w:t xml:space="preserve"> McInnes</w:t>
      </w:r>
      <w:r w:rsidR="00DA1813">
        <w:t xml:space="preserve"> (Kevin introduced me to Angela)</w:t>
      </w:r>
    </w:p>
    <w:p w:rsidR="0059153F" w:rsidRDefault="00B5528E" w:rsidP="00230E01">
      <w:pPr>
        <w:pStyle w:val="ListParagraph"/>
        <w:numPr>
          <w:ilvl w:val="1"/>
          <w:numId w:val="5"/>
        </w:numPr>
      </w:pPr>
      <w:r>
        <w:rPr>
          <w:rStyle w:val="bidi"/>
        </w:rPr>
        <w:t>Emilio G. Zamudio</w:t>
      </w:r>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w:t>
      </w:r>
      <w:r w:rsidR="00BE0632">
        <w:t xml:space="preserve"> Elder</w:t>
      </w:r>
      <w:r>
        <w:t>,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ed me to an e-mail)</w:t>
      </w:r>
    </w:p>
    <w:p w:rsidR="00773720" w:rsidRDefault="00773720" w:rsidP="008B1BC5">
      <w:pPr>
        <w:jc w:val="both"/>
      </w:pPr>
    </w:p>
    <w:p w:rsidR="001737B6" w:rsidRDefault="001737B6">
      <w:r>
        <w:br w:type="page"/>
      </w:r>
    </w:p>
    <w:p w:rsidR="004F518B" w:rsidRDefault="004F518B" w:rsidP="008B1BC5">
      <w:pPr>
        <w:pStyle w:val="Heading1"/>
        <w:jc w:val="both"/>
      </w:pPr>
      <w:bookmarkStart w:id="48" w:name="_Toc427503699"/>
      <w:r>
        <w:lastRenderedPageBreak/>
        <w:t>Bibliography</w:t>
      </w:r>
      <w:bookmarkEnd w:id="48"/>
    </w:p>
    <w:p w:rsidR="000E2DE2" w:rsidRPr="000E2DE2" w:rsidRDefault="004F518B">
      <w:pPr>
        <w:pStyle w:val="NormalWeb"/>
        <w:ind w:left="480" w:hanging="480"/>
        <w:divId w:val="919870935"/>
        <w:rPr>
          <w:rFonts w:ascii="Calibri" w:hAnsi="Calibri"/>
          <w:noProof/>
          <w:sz w:val="22"/>
        </w:rPr>
      </w:pPr>
      <w:r>
        <w:fldChar w:fldCharType="begin" w:fldLock="1"/>
      </w:r>
      <w:r>
        <w:instrText xml:space="preserve">ADDIN Mendeley Bibliography CSL_BIBLIOGRAPHY </w:instrText>
      </w:r>
      <w:r>
        <w:fldChar w:fldCharType="separate"/>
      </w:r>
      <w:r w:rsidR="000E2DE2" w:rsidRPr="000E2DE2">
        <w:rPr>
          <w:rFonts w:ascii="Calibri" w:hAnsi="Calibri"/>
          <w:noProof/>
          <w:sz w:val="22"/>
        </w:rPr>
        <w:t xml:space="preserve">Baars, H. &amp; Kemper, H.-G., 2008. Management Support with Structured and Unstructured Data—An Integrated Business Intelligence Framework. </w:t>
      </w:r>
      <w:r w:rsidR="000E2DE2" w:rsidRPr="000E2DE2">
        <w:rPr>
          <w:rFonts w:ascii="Calibri" w:hAnsi="Calibri"/>
          <w:i/>
          <w:iCs/>
          <w:noProof/>
          <w:sz w:val="22"/>
        </w:rPr>
        <w:t>Information Systems Management</w:t>
      </w:r>
      <w:r w:rsidR="000E2DE2" w:rsidRPr="000E2DE2">
        <w:rPr>
          <w:rFonts w:ascii="Calibri" w:hAnsi="Calibri"/>
          <w:noProof/>
          <w:sz w:val="22"/>
        </w:rPr>
        <w:t>, 25(2), pp.132–14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evan, N., 2001. International standards for HCI and usability. </w:t>
      </w:r>
      <w:r w:rsidRPr="000E2DE2">
        <w:rPr>
          <w:rFonts w:ascii="Calibri" w:hAnsi="Calibri"/>
          <w:i/>
          <w:iCs/>
          <w:noProof/>
          <w:sz w:val="22"/>
        </w:rPr>
        <w:t>International Journal of Human-Computer Studies</w:t>
      </w:r>
      <w:r w:rsidRPr="000E2DE2">
        <w:rPr>
          <w:rFonts w:ascii="Calibri" w:hAnsi="Calibri"/>
          <w:noProof/>
          <w:sz w:val="22"/>
        </w:rPr>
        <w:t>, 55(4), pp.1–1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ishop, C.M., 2006. </w:t>
      </w:r>
      <w:r w:rsidRPr="000E2DE2">
        <w:rPr>
          <w:rFonts w:ascii="Calibri" w:hAnsi="Calibri"/>
          <w:i/>
          <w:iCs/>
          <w:noProof/>
          <w:sz w:val="22"/>
        </w:rPr>
        <w:t>Pattern recognition and machine learning</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rowne, D., 2010. Front cover IBM Cognos Business Intelligence V10 . 1. </w:t>
      </w:r>
      <w:r w:rsidRPr="000E2DE2">
        <w:rPr>
          <w:rFonts w:ascii="Calibri" w:hAnsi="Calibri"/>
          <w:i/>
          <w:iCs/>
          <w:noProof/>
          <w:sz w:val="22"/>
        </w:rPr>
        <w:t>Red Books</w:t>
      </w:r>
      <w:r w:rsidRPr="000E2DE2">
        <w:rPr>
          <w:rFonts w:ascii="Calibri" w:hAnsi="Calibri"/>
          <w:noProof/>
          <w:sz w:val="22"/>
        </w:rPr>
        <w:t>, REDP-4693-, p.2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rowne, D. et al., 2010. </w:t>
      </w:r>
      <w:r w:rsidRPr="000E2DE2">
        <w:rPr>
          <w:rFonts w:ascii="Calibri" w:hAnsi="Calibri"/>
          <w:i/>
          <w:iCs/>
          <w:noProof/>
          <w:sz w:val="22"/>
        </w:rPr>
        <w:t>IBM Cognos Business Intelligence V10. 1 Handbook</w:t>
      </w:r>
      <w:r w:rsidRPr="000E2DE2">
        <w:rPr>
          <w:rFonts w:ascii="Calibri" w:hAnsi="Calibri"/>
          <w:noProof/>
          <w:sz w:val="22"/>
        </w:rPr>
        <w:t>, IBM Redbook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Chan, K.W. &amp; Mauborgne, R., 2005. Blue ocean strategy: from theory to practice. </w:t>
      </w:r>
      <w:r w:rsidRPr="000E2DE2">
        <w:rPr>
          <w:rFonts w:ascii="Calibri" w:hAnsi="Calibri"/>
          <w:i/>
          <w:iCs/>
          <w:noProof/>
          <w:sz w:val="22"/>
        </w:rPr>
        <w:t>California management review</w:t>
      </w:r>
      <w:r w:rsidRPr="000E2DE2">
        <w:rPr>
          <w:rFonts w:ascii="Calibri" w:hAnsi="Calibri"/>
          <w:noProof/>
          <w:sz w:val="22"/>
        </w:rPr>
        <w:t>, 47(3), pp.105–121.</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CSIRO, 2015a. LATTE: creating more intuitive website experiences. Available at: http://www.csiro.au/en/Research/DPF/Areas/The-digital-economy/Digital-service-delivery/LATTE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CSIRO, 2015b. Vizie: connecting with customers through social media. Available at: http://www.csiro.au/en/Research/DPF/Areas/The-digital-economy/Digital-service-delivery/Vizie.</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emchenko, Y., De Laat, C. &amp; Membrey, P., 2014. Defining architecture components of the Big Data Ecosystem. In </w:t>
      </w:r>
      <w:r w:rsidRPr="000E2DE2">
        <w:rPr>
          <w:rFonts w:ascii="Calibri" w:hAnsi="Calibri"/>
          <w:i/>
          <w:iCs/>
          <w:noProof/>
          <w:sz w:val="22"/>
        </w:rPr>
        <w:t>Collaboration Technologies and Systems (CTS), 2014 International Conference on</w:t>
      </w:r>
      <w:r w:rsidRPr="000E2DE2">
        <w:rPr>
          <w:rFonts w:ascii="Calibri" w:hAnsi="Calibri"/>
          <w:noProof/>
          <w:sz w:val="22"/>
        </w:rPr>
        <w:t>. pp. 104–112.</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esign Council, 2007. Eleven Lessons: Managing Design in Eleven Global Brands. A Study of the Design Process. </w:t>
      </w:r>
      <w:r w:rsidRPr="000E2DE2">
        <w:rPr>
          <w:rFonts w:ascii="Calibri" w:hAnsi="Calibri"/>
          <w:i/>
          <w:iCs/>
          <w:noProof/>
          <w:sz w:val="22"/>
        </w:rPr>
        <w:t>London: Design Council, www. designcouncil. org. uk/sites/default/files/asset/document/ElevenLessons_Design_Council</w:t>
      </w:r>
      <w:r w:rsidRPr="000E2DE2">
        <w:rPr>
          <w:rFonts w:ascii="Calibri" w:hAnsi="Calibri"/>
          <w:noProof/>
          <w:sz w:val="22"/>
        </w:rPr>
        <w:t>, 20(282), p.2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Design Council, 2005. The “double diamond”design process model. Available at: http://www.designcouncil.org.uk/news-opinion/design-process-what-double-diamond.</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IS, I.S.O., 2009. 9241-210: 2010. Ergonomics of human system interaction-Part 210: Human-centred design for interactive systems. </w:t>
      </w:r>
      <w:r w:rsidRPr="000E2DE2">
        <w:rPr>
          <w:rFonts w:ascii="Calibri" w:hAnsi="Calibri"/>
          <w:i/>
          <w:iCs/>
          <w:noProof/>
          <w:sz w:val="22"/>
        </w:rPr>
        <w:t>International Standardization Organization (ISO). Switzerland</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ouglas, L., 2001. 3d data management: Controlling data volume, velocity and variety. </w:t>
      </w:r>
      <w:r w:rsidRPr="000E2DE2">
        <w:rPr>
          <w:rFonts w:ascii="Calibri" w:hAnsi="Calibri"/>
          <w:i/>
          <w:iCs/>
          <w:noProof/>
          <w:sz w:val="22"/>
        </w:rPr>
        <w:t>Gartner. Retrieved</w:t>
      </w:r>
      <w:r w:rsidRPr="000E2DE2">
        <w:rPr>
          <w:rFonts w:ascii="Calibri" w:hAnsi="Calibri"/>
          <w:noProof/>
          <w:sz w:val="22"/>
        </w:rPr>
        <w:t>, 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Earthy, J., Jones, B.S. &amp; Bevan, N., 2001. The improvement of human-centred processes—facing the challenge and reaping the benefit of ISO 13407. </w:t>
      </w:r>
      <w:r w:rsidRPr="000E2DE2">
        <w:rPr>
          <w:rFonts w:ascii="Calibri" w:hAnsi="Calibri"/>
          <w:i/>
          <w:iCs/>
          <w:noProof/>
          <w:sz w:val="22"/>
        </w:rPr>
        <w:t>International Journal of Human-Computer Studies</w:t>
      </w:r>
      <w:r w:rsidRPr="000E2DE2">
        <w:rPr>
          <w:rFonts w:ascii="Calibri" w:hAnsi="Calibri"/>
          <w:noProof/>
          <w:sz w:val="22"/>
        </w:rPr>
        <w:t>, 55(4), pp.553–585. Available at: http://linkinghub.elsevier.com/retrieve/pii/S1071581901904938\nhttp://dx.doi.org/10.1006/ijhc.2001.0493.</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Experian, 2014. Mosaic data methodology and build. Available at: http://www.experian.co.uk/assets/marketing-services/presentations/mosaic-data-methodology-and-build.pdf [Accessed August 7,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Finance and Resources Committee, 2016. Finance and Resources Committee ICT Services and Transformation Procurement – Final Stage Report. , (August 2015), pp.1–1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asson, S., 2003. Human-Centered vs. User-Centered Approaches to Information System Design. </w:t>
      </w:r>
      <w:r w:rsidRPr="000E2DE2">
        <w:rPr>
          <w:rFonts w:ascii="Calibri" w:hAnsi="Calibri"/>
          <w:i/>
          <w:iCs/>
          <w:noProof/>
          <w:sz w:val="22"/>
        </w:rPr>
        <w:t>Journal of Information Technology Theory and Application</w:t>
      </w:r>
      <w:r w:rsidRPr="000E2DE2">
        <w:rPr>
          <w:rFonts w:ascii="Calibri" w:hAnsi="Calibri"/>
          <w:noProof/>
          <w:sz w:val="22"/>
        </w:rPr>
        <w:t>, 5(2), pp.29–4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eertman, S. et al., 2015. </w:t>
      </w:r>
      <w:r w:rsidRPr="000E2DE2">
        <w:rPr>
          <w:rFonts w:ascii="Calibri" w:hAnsi="Calibri"/>
          <w:i/>
          <w:iCs/>
          <w:noProof/>
          <w:sz w:val="22"/>
        </w:rPr>
        <w:t>Planning Support Systems and Smart Cities</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ill, K.S., 1996. The foundations of human-centred systems. In </w:t>
      </w:r>
      <w:r w:rsidRPr="000E2DE2">
        <w:rPr>
          <w:rFonts w:ascii="Calibri" w:hAnsi="Calibri"/>
          <w:i/>
          <w:iCs/>
          <w:noProof/>
          <w:sz w:val="22"/>
        </w:rPr>
        <w:t>Human machine symbiosis</w:t>
      </w:r>
      <w:r w:rsidRPr="000E2DE2">
        <w:rPr>
          <w:rFonts w:ascii="Calibri" w:hAnsi="Calibri"/>
          <w:noProof/>
          <w:sz w:val="22"/>
        </w:rPr>
        <w:t>. Springer, pp. 1–6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reenbaum, J., 1993. A design of one’s own: towards participatory design in the United States. </w:t>
      </w:r>
      <w:r w:rsidRPr="000E2DE2">
        <w:rPr>
          <w:rFonts w:ascii="Calibri" w:hAnsi="Calibri"/>
          <w:i/>
          <w:iCs/>
          <w:noProof/>
          <w:sz w:val="22"/>
        </w:rPr>
        <w:t>Participatory design: Principles and practices</w:t>
      </w:r>
      <w:r w:rsidRPr="000E2DE2">
        <w:rPr>
          <w:rFonts w:ascii="Calibri" w:hAnsi="Calibri"/>
          <w:noProof/>
          <w:sz w:val="22"/>
        </w:rPr>
        <w:t>, pp.27–37.</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ulliksen, J. et al., 2003. Key principles for user-centred systems design. </w:t>
      </w:r>
      <w:r w:rsidRPr="000E2DE2">
        <w:rPr>
          <w:rFonts w:ascii="Calibri" w:hAnsi="Calibri"/>
          <w:i/>
          <w:iCs/>
          <w:noProof/>
          <w:sz w:val="22"/>
        </w:rPr>
        <w:t>Behaviour &amp; Information Technology</w:t>
      </w:r>
      <w:r w:rsidRPr="000E2DE2">
        <w:rPr>
          <w:rFonts w:ascii="Calibri" w:hAnsi="Calibri"/>
          <w:noProof/>
          <w:sz w:val="22"/>
        </w:rPr>
        <w:t>, 22(6), pp.397–40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Harvey, I. et al., 1997. Evolutionary Robotics: the Sussex Approach. , 20, pp.205–224. Available at: http://dx.doi.org/10.1016/S0921-8890(96)00067-X.</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a. Cognos Express Business Intelligence User. Available at: http://www-03.ibm.com/software/products/en/cognos-express-bi-user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b. IBM Business analytics. Available at: http://www-03.ibm.com/software/products/en/category/business-analytics [Accessed July 9,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c. IBM Knowledge Centre - Manage External Data. Available at: https://www-304.ibm.com/support/knowledgecenter/SSEP7J_10.2.2/com.ibm.swg.ba.cognos.ug_cr_rptstd.10.2.2.doc/c_rs_cwa_mng_ext_dta.html [Accessed August 3,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d. IBM Knowledge Centre - Map Data. Available at: https://www-304.ibm.com/support/knowledgecenter/SSEP7J_10.2.2/com.ibm.swg.ba.cognos.ug_cr_rptstd.10.2.2.doc/t_id_rs_persdat_161mapdata.html%23id_rs_persdat_161MapData [Accessed August 3,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e. IBM Knowledge Centre - Preparing to Work with your External Data. Available at: https://www-304.ibm.com/support/knowledgecenter/#!/SSEP7J_10.2.2/com.ibm.swg.ba.cognos.ug_cr_rptstd.10.2.2.doc/c_prep_ext_data.html%23prep_ext_data [Accessed August 7,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Imhoff, C. &amp; White, C., 2011. Self-Service Business Intelligence-Empowering Users to Generate Insights. </w:t>
      </w:r>
      <w:r w:rsidRPr="000E2DE2">
        <w:rPr>
          <w:rFonts w:ascii="Calibri" w:hAnsi="Calibri"/>
          <w:i/>
          <w:iCs/>
          <w:noProof/>
          <w:sz w:val="22"/>
        </w:rPr>
        <w:t>TDWI best practices report. On the TDWI site: www. tdwi. org</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ISO, I., 1999. 13407: Human-centred design processes for interactive systems. </w:t>
      </w:r>
      <w:r w:rsidRPr="000E2DE2">
        <w:rPr>
          <w:rFonts w:ascii="Calibri" w:hAnsi="Calibri"/>
          <w:i/>
          <w:iCs/>
          <w:noProof/>
          <w:sz w:val="22"/>
        </w:rPr>
        <w:t>Geneva: ISO</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 xml:space="preserve">Klopp, J. et al., 2015. Leveraging Cellphones for Wayfinding and Journey Planning in Semi-formal Bus Systems: Lessons from Digital Matatus in Nairobi. In </w:t>
      </w:r>
      <w:r w:rsidRPr="000E2DE2">
        <w:rPr>
          <w:rFonts w:ascii="Calibri" w:hAnsi="Calibri"/>
          <w:i/>
          <w:iCs/>
          <w:noProof/>
          <w:sz w:val="22"/>
        </w:rPr>
        <w:t>Planning Support Systems and Smart Cities</w:t>
      </w:r>
      <w:r w:rsidRPr="000E2DE2">
        <w:rPr>
          <w:rFonts w:ascii="Calibri" w:hAnsi="Calibri"/>
          <w:noProof/>
          <w:sz w:val="22"/>
        </w:rPr>
        <w:t>. Springer, pp. 227–241.</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Kurosu, M., 2011. </w:t>
      </w:r>
      <w:r w:rsidRPr="000E2DE2">
        <w:rPr>
          <w:rFonts w:ascii="Calibri" w:hAnsi="Calibri"/>
          <w:i/>
          <w:iCs/>
          <w:noProof/>
          <w:sz w:val="22"/>
        </w:rPr>
        <w:t>Human centered design</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Lahrmann, G. et al., 2011. Business intelligence maturity: Development and evaluation of a theoretical model. </w:t>
      </w:r>
      <w:r w:rsidRPr="000E2DE2">
        <w:rPr>
          <w:rFonts w:ascii="Calibri" w:hAnsi="Calibri"/>
          <w:i/>
          <w:iCs/>
          <w:noProof/>
          <w:sz w:val="22"/>
        </w:rPr>
        <w:t>Proceedings of the Annual Hawaii International Conference on System Sciences</w:t>
      </w:r>
      <w:r w:rsidRPr="000E2DE2">
        <w:rPr>
          <w:rFonts w:ascii="Calibri" w:hAnsi="Calibri"/>
          <w:noProof/>
          <w:sz w:val="22"/>
        </w:rPr>
        <w:t>, pp.1–1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Liem, A. &amp; Sanders, E.B.N., 2011. The impact of human-centred design workshops in strategic design projects. </w:t>
      </w:r>
      <w:r w:rsidRPr="000E2DE2">
        <w:rPr>
          <w:rFonts w:ascii="Calibri" w:hAnsi="Calibri"/>
          <w:i/>
          <w:iCs/>
          <w:noProof/>
          <w:sz w:val="22"/>
        </w:rPr>
        <w:t>Lecture Notes in Computer Science (including subseries Lecture Notes in Artificial Intelligence and Lecture Notes in Bioinformatics)</w:t>
      </w:r>
      <w:r w:rsidRPr="000E2DE2">
        <w:rPr>
          <w:rFonts w:ascii="Calibri" w:hAnsi="Calibri"/>
          <w:noProof/>
          <w:sz w:val="22"/>
        </w:rPr>
        <w:t>, 6776 LNCS, pp.110–11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aguire, M., 2001. Methods to support human-centred design. </w:t>
      </w:r>
      <w:r w:rsidRPr="000E2DE2">
        <w:rPr>
          <w:rFonts w:ascii="Calibri" w:hAnsi="Calibri"/>
          <w:i/>
          <w:iCs/>
          <w:noProof/>
          <w:sz w:val="22"/>
        </w:rPr>
        <w:t>International Journal of Human-Computer Studies</w:t>
      </w:r>
      <w:r w:rsidRPr="000E2DE2">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ark One, 2014. Vessyl. Available at: https://www.myvessyl.com/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cAfee, A. &amp; Brynjolfsson, E., 2012. Big Data. The management revolution. </w:t>
      </w:r>
      <w:r w:rsidRPr="000E2DE2">
        <w:rPr>
          <w:rFonts w:ascii="Calibri" w:hAnsi="Calibri"/>
          <w:i/>
          <w:iCs/>
          <w:noProof/>
          <w:sz w:val="22"/>
        </w:rPr>
        <w:t>Harvard Buiness Review</w:t>
      </w:r>
      <w:r w:rsidRPr="000E2DE2">
        <w:rPr>
          <w:rFonts w:ascii="Calibri" w:hAnsi="Calibri"/>
          <w:noProof/>
          <w:sz w:val="22"/>
        </w:rPr>
        <w:t>, 90(10), pp.61–68. Available at: http://www.buyukverienstitusu.com/s/1870/i/Big_Data_2.pd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crosoft, 2015. Self-service insight for everyone from any data. Available at: http://www.microsoft.com/en-gb/server-cloud/solutions/business-intelligence/self-service.aspx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inelli, M., Chambers, M. &amp; Dhiraj, A., 2012. </w:t>
      </w:r>
      <w:r w:rsidRPr="000E2DE2">
        <w:rPr>
          <w:rFonts w:ascii="Calibri" w:hAnsi="Calibri"/>
          <w:i/>
          <w:iCs/>
          <w:noProof/>
          <w:sz w:val="22"/>
        </w:rPr>
        <w:t>Big data, big analytics: emerging business intelligence and analytic trends for today’s businesses</w:t>
      </w:r>
      <w:r w:rsidRPr="000E2DE2">
        <w:rPr>
          <w:rFonts w:ascii="Calibri" w:hAnsi="Calibri"/>
          <w:noProof/>
          <w:sz w:val="22"/>
        </w:rPr>
        <w:t>, John Wiley &amp; Son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T, Knowledge Base - search results for “Cognos Report Studio.” Available at: http://kb.mit.edu/confluence/dosearchsite.action?key=conf_global&amp;searchQuery.queryString=cognos+report+studio&amp;searchQuery.spaceKey=conf_global.</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T Media Lab, 2015. The Incredible Jun: A Town that Runs on Social Media. Available at: https://medium.com/@socialmachines/the-incredible-jun-a-town-that-runs-on-social-media-49d3d0d4590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eirotti, P. et al., 2014. Current trends in smart city initiatives: Some stylised facts. </w:t>
      </w:r>
      <w:r w:rsidRPr="000E2DE2">
        <w:rPr>
          <w:rFonts w:ascii="Calibri" w:hAnsi="Calibri"/>
          <w:i/>
          <w:iCs/>
          <w:noProof/>
          <w:sz w:val="22"/>
        </w:rPr>
        <w:t>Cities</w:t>
      </w:r>
      <w:r w:rsidRPr="000E2DE2">
        <w:rPr>
          <w:rFonts w:ascii="Calibri" w:hAnsi="Calibri"/>
          <w:noProof/>
          <w:sz w:val="22"/>
        </w:rPr>
        <w:t>, 38, pp.25–36. Available at: http://dx.doi.org/10.1016/j.cities.2013.12.01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ickerson, R.S., 1969. Man-computer interaction: A challenge for human factors research. </w:t>
      </w:r>
      <w:r w:rsidRPr="000E2DE2">
        <w:rPr>
          <w:rFonts w:ascii="Calibri" w:hAnsi="Calibri"/>
          <w:i/>
          <w:iCs/>
          <w:noProof/>
          <w:sz w:val="22"/>
        </w:rPr>
        <w:t>Ergonomics</w:t>
      </w:r>
      <w:r w:rsidRPr="000E2DE2">
        <w:rPr>
          <w:rFonts w:ascii="Calibri" w:hAnsi="Calibri"/>
          <w:noProof/>
          <w:sz w:val="22"/>
        </w:rPr>
        <w:t>, 12(4), pp.501–517.</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IST, 2015. NIST Big Data Working Group (NBD-WG). Available at: http://bigdatawg.nist.gov/home.php [Accessed July 10,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orman, D., 1988. The Design of Everyday Things (Originally published: The psychology of everyday things). </w:t>
      </w:r>
      <w:r w:rsidRPr="000E2DE2">
        <w:rPr>
          <w:rFonts w:ascii="Calibri" w:hAnsi="Calibri"/>
          <w:i/>
          <w:iCs/>
          <w:noProof/>
          <w:sz w:val="22"/>
        </w:rPr>
        <w:t>The Design of Everyday Things (Originally published: The psychology of everyday things)</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 xml:space="preserve">Norman, D.A., 2013. </w:t>
      </w:r>
      <w:r w:rsidRPr="000E2DE2">
        <w:rPr>
          <w:rFonts w:ascii="Calibri" w:hAnsi="Calibri"/>
          <w:i/>
          <w:iCs/>
          <w:noProof/>
          <w:sz w:val="22"/>
        </w:rPr>
        <w:t>The design of everyday things: Revised and expanded edition</w:t>
      </w:r>
      <w:r w:rsidRPr="000E2DE2">
        <w:rPr>
          <w:rFonts w:ascii="Calibri" w:hAnsi="Calibri"/>
          <w:noProof/>
          <w:sz w:val="22"/>
        </w:rPr>
        <w:t>, Basic book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orman, D.A. &amp; Draper, S.W., 1986. User centered system design.</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YC MODA, 2014. NYC Analytics. Available at: http://www.nyc.gov/html/analytics/html/initiatives/Initiatives.shtml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Power, D.J., 2008. Decision support systems: a historical overview. In </w:t>
      </w:r>
      <w:r w:rsidRPr="000E2DE2">
        <w:rPr>
          <w:rFonts w:ascii="Calibri" w:hAnsi="Calibri"/>
          <w:i/>
          <w:iCs/>
          <w:noProof/>
          <w:sz w:val="22"/>
        </w:rPr>
        <w:t>Handbook on Decision Support Systems 1</w:t>
      </w:r>
      <w:r w:rsidRPr="000E2DE2">
        <w:rPr>
          <w:rFonts w:ascii="Calibri" w:hAnsi="Calibri"/>
          <w:noProof/>
          <w:sz w:val="22"/>
        </w:rPr>
        <w:t>. Springer, pp. 121–14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Prahalad, C. &amp; Ramaswamy, V., 2000. Co-opting customer competence. </w:t>
      </w:r>
      <w:r w:rsidRPr="000E2DE2">
        <w:rPr>
          <w:rFonts w:ascii="Calibri" w:hAnsi="Calibri"/>
          <w:i/>
          <w:iCs/>
          <w:noProof/>
          <w:sz w:val="22"/>
        </w:rPr>
        <w:t>Harvard business review</w:t>
      </w:r>
      <w:r w:rsidRPr="000E2DE2">
        <w:rPr>
          <w:rFonts w:ascii="Calibri" w:hAnsi="Calibri"/>
          <w:noProof/>
          <w:sz w:val="22"/>
        </w:rPr>
        <w:t>, pp.1–8. Available at: http://www.sld.cu/galerias/pdf/sitios/infodir/coopting_customer_competence.pd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Qlik, 2015. Self-Service BI. Available at: http://global.qlik.com/uk/explore/products/empowers-it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Ritter, F.E., Baxter, G.D. &amp; Churchill, E.F., 2014. </w:t>
      </w:r>
      <w:r w:rsidRPr="000E2DE2">
        <w:rPr>
          <w:rFonts w:ascii="Calibri" w:hAnsi="Calibri"/>
          <w:i/>
          <w:iCs/>
          <w:noProof/>
          <w:sz w:val="22"/>
        </w:rPr>
        <w:t>Foundations for Designing User-Centered Systems</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Robert, B., 1965. The New utopians: A Study of Systems Design and Social Change. </w:t>
      </w:r>
      <w:r w:rsidRPr="000E2DE2">
        <w:rPr>
          <w:rFonts w:ascii="Calibri" w:hAnsi="Calibri"/>
          <w:i/>
          <w:iCs/>
          <w:noProof/>
          <w:sz w:val="22"/>
        </w:rPr>
        <w:t>Englewood Cliffs</w:t>
      </w:r>
      <w:r w:rsidRPr="000E2DE2">
        <w:rPr>
          <w:rFonts w:ascii="Calibri" w:hAnsi="Calibri"/>
          <w:noProof/>
          <w:sz w:val="22"/>
        </w:rPr>
        <w:t>, pp.47–4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Sacu, C. &amp; Spruit, M., 2010. BIDM-The Business Intelligence Development Model. In </w:t>
      </w:r>
      <w:r w:rsidRPr="000E2DE2">
        <w:rPr>
          <w:rFonts w:ascii="Calibri" w:hAnsi="Calibri"/>
          <w:i/>
          <w:iCs/>
          <w:noProof/>
          <w:sz w:val="22"/>
        </w:rPr>
        <w:t>ICEIS (1)</w:t>
      </w:r>
      <w:r w:rsidRPr="000E2DE2">
        <w:rPr>
          <w:rFonts w:ascii="Calibri" w:hAnsi="Calibri"/>
          <w:noProof/>
          <w:sz w:val="22"/>
        </w:rPr>
        <w:t>. pp. 288–293.</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Verganti, R., 2013. </w:t>
      </w:r>
      <w:r w:rsidRPr="000E2DE2">
        <w:rPr>
          <w:rFonts w:ascii="Calibri" w:hAnsi="Calibri"/>
          <w:i/>
          <w:iCs/>
          <w:noProof/>
          <w:sz w:val="22"/>
        </w:rPr>
        <w:t>Design driven innovation: changing the rules of competition by radically innovating what things mean</w:t>
      </w:r>
      <w:r w:rsidRPr="000E2DE2">
        <w:rPr>
          <w:rFonts w:ascii="Calibri" w:hAnsi="Calibri"/>
          <w:noProof/>
          <w:sz w:val="22"/>
        </w:rPr>
        <w:t>, Harvard Business Pres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Ward, J.S. &amp; Barker, A., 2013. Undefined By Data: A Survey of Big Data Definitions. </w:t>
      </w:r>
      <w:r w:rsidRPr="000E2DE2">
        <w:rPr>
          <w:rFonts w:ascii="Calibri" w:hAnsi="Calibri"/>
          <w:i/>
          <w:iCs/>
          <w:noProof/>
          <w:sz w:val="22"/>
        </w:rPr>
        <w:t>arXiv.org</w:t>
      </w:r>
      <w:r w:rsidRPr="000E2DE2">
        <w:rPr>
          <w:rFonts w:ascii="Calibri" w:hAnsi="Calibri"/>
          <w:noProof/>
          <w:sz w:val="22"/>
        </w:rPr>
        <w:t>. Available at: http://arxiv.org/abs/1309.5821\npapers3://publication/uuid/63831F5F-B214-46D5-8A86-671042BE993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Witten, I.H. &amp; Frank, E., 2005. </w:t>
      </w:r>
      <w:r w:rsidRPr="000E2DE2">
        <w:rPr>
          <w:rFonts w:ascii="Calibri" w:hAnsi="Calibri"/>
          <w:i/>
          <w:iCs/>
          <w:noProof/>
          <w:sz w:val="22"/>
        </w:rPr>
        <w:t>Data Mining: Practical machine learning tools and techniques</w:t>
      </w:r>
      <w:r w:rsidRPr="000E2DE2">
        <w:rPr>
          <w:rFonts w:ascii="Calibri" w:hAnsi="Calibri"/>
          <w:noProof/>
          <w:sz w:val="22"/>
        </w:rPr>
        <w:t>, Morgan Kaufmann.</w:t>
      </w:r>
    </w:p>
    <w:p w:rsidR="004F518B" w:rsidRDefault="004F518B" w:rsidP="000E2DE2">
      <w:pPr>
        <w:pStyle w:val="NormalWeb"/>
        <w:ind w:left="480" w:hanging="480"/>
        <w:divId w:val="420569409"/>
      </w:pPr>
      <w:r>
        <w:fldChar w:fldCharType="end"/>
      </w:r>
    </w:p>
    <w:sectPr w:rsidR="004F518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A1EAB"/>
    <w:multiLevelType w:val="hybridMultilevel"/>
    <w:tmpl w:val="8EBA0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F37E6D"/>
    <w:multiLevelType w:val="hybridMultilevel"/>
    <w:tmpl w:val="D0502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11">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7">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7FB3737"/>
    <w:multiLevelType w:val="hybridMultilevel"/>
    <w:tmpl w:val="CF302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2EF2A96"/>
    <w:multiLevelType w:val="hybridMultilevel"/>
    <w:tmpl w:val="E5188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1592866"/>
    <w:multiLevelType w:val="hybridMultilevel"/>
    <w:tmpl w:val="08A27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24228D1"/>
    <w:multiLevelType w:val="hybridMultilevel"/>
    <w:tmpl w:val="4C94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num>
  <w:num w:numId="5">
    <w:abstractNumId w:val="29"/>
  </w:num>
  <w:num w:numId="6">
    <w:abstractNumId w:val="14"/>
  </w:num>
  <w:num w:numId="7">
    <w:abstractNumId w:val="1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3"/>
  </w:num>
  <w:num w:numId="13">
    <w:abstractNumId w:val="22"/>
  </w:num>
  <w:num w:numId="14">
    <w:abstractNumId w:val="15"/>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30"/>
  </w:num>
  <w:num w:numId="18">
    <w:abstractNumId w:val="35"/>
  </w:num>
  <w:num w:numId="19">
    <w:abstractNumId w:val="21"/>
  </w:num>
  <w:num w:numId="20">
    <w:abstractNumId w:val="16"/>
  </w:num>
  <w:num w:numId="21">
    <w:abstractNumId w:val="33"/>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34"/>
  </w:num>
  <w:num w:numId="26">
    <w:abstractNumId w:val="8"/>
  </w:num>
  <w:num w:numId="27">
    <w:abstractNumId w:val="4"/>
  </w:num>
  <w:num w:numId="28">
    <w:abstractNumId w:val="18"/>
  </w:num>
  <w:num w:numId="29">
    <w:abstractNumId w:val="9"/>
  </w:num>
  <w:num w:numId="30">
    <w:abstractNumId w:val="13"/>
  </w:num>
  <w:num w:numId="31">
    <w:abstractNumId w:val="17"/>
  </w:num>
  <w:num w:numId="32">
    <w:abstractNumId w:val="19"/>
  </w:num>
  <w:num w:numId="33">
    <w:abstractNumId w:val="6"/>
  </w:num>
  <w:num w:numId="34">
    <w:abstractNumId w:val="36"/>
  </w:num>
  <w:num w:numId="35">
    <w:abstractNumId w:val="1"/>
  </w:num>
  <w:num w:numId="36">
    <w:abstractNumId w:val="5"/>
  </w:num>
  <w:num w:numId="37">
    <w:abstractNumId w:val="28"/>
  </w:num>
  <w:num w:numId="38">
    <w:abstractNumId w:val="25"/>
  </w:num>
  <w:num w:numId="39">
    <w:abstractNumId w:val="7"/>
  </w:num>
  <w:num w:numId="40">
    <w:abstractNumId w:val="0"/>
  </w:num>
  <w:num w:numId="41">
    <w:abstractNumId w:val="31"/>
  </w:num>
  <w:num w:numId="42">
    <w:abstractNumId w:val="32"/>
  </w:num>
  <w:num w:numId="43">
    <w:abstractNumId w:val="20"/>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056EC"/>
    <w:rsid w:val="000118CF"/>
    <w:rsid w:val="00011BD2"/>
    <w:rsid w:val="00014BBD"/>
    <w:rsid w:val="000312A3"/>
    <w:rsid w:val="000314CC"/>
    <w:rsid w:val="000319FE"/>
    <w:rsid w:val="000362BA"/>
    <w:rsid w:val="000364DD"/>
    <w:rsid w:val="00040304"/>
    <w:rsid w:val="00041C39"/>
    <w:rsid w:val="00065A20"/>
    <w:rsid w:val="0007159F"/>
    <w:rsid w:val="00073006"/>
    <w:rsid w:val="0008338D"/>
    <w:rsid w:val="00097257"/>
    <w:rsid w:val="000A04B9"/>
    <w:rsid w:val="000A1AD6"/>
    <w:rsid w:val="000A3B2B"/>
    <w:rsid w:val="000B1557"/>
    <w:rsid w:val="000B3AC3"/>
    <w:rsid w:val="000C39E1"/>
    <w:rsid w:val="000D6A74"/>
    <w:rsid w:val="000E2DE2"/>
    <w:rsid w:val="000F277B"/>
    <w:rsid w:val="000F7723"/>
    <w:rsid w:val="00104BE8"/>
    <w:rsid w:val="0011064E"/>
    <w:rsid w:val="00110DC6"/>
    <w:rsid w:val="00114098"/>
    <w:rsid w:val="00114264"/>
    <w:rsid w:val="00120282"/>
    <w:rsid w:val="001278CA"/>
    <w:rsid w:val="00131660"/>
    <w:rsid w:val="00133839"/>
    <w:rsid w:val="00135030"/>
    <w:rsid w:val="00144B5B"/>
    <w:rsid w:val="00150382"/>
    <w:rsid w:val="001515D1"/>
    <w:rsid w:val="0015334F"/>
    <w:rsid w:val="00155B1D"/>
    <w:rsid w:val="00157D5C"/>
    <w:rsid w:val="00167BB0"/>
    <w:rsid w:val="00171B55"/>
    <w:rsid w:val="00172ECE"/>
    <w:rsid w:val="001733D9"/>
    <w:rsid w:val="001737B6"/>
    <w:rsid w:val="00174CF3"/>
    <w:rsid w:val="001858AE"/>
    <w:rsid w:val="00186D04"/>
    <w:rsid w:val="001A03F0"/>
    <w:rsid w:val="001B06BD"/>
    <w:rsid w:val="001B3C7A"/>
    <w:rsid w:val="001B41CF"/>
    <w:rsid w:val="001B6E66"/>
    <w:rsid w:val="001C5B0F"/>
    <w:rsid w:val="001C7D08"/>
    <w:rsid w:val="001E633E"/>
    <w:rsid w:val="001F5F84"/>
    <w:rsid w:val="00212683"/>
    <w:rsid w:val="002242CA"/>
    <w:rsid w:val="002278DA"/>
    <w:rsid w:val="00230E01"/>
    <w:rsid w:val="00233E17"/>
    <w:rsid w:val="00241337"/>
    <w:rsid w:val="002514C8"/>
    <w:rsid w:val="00253631"/>
    <w:rsid w:val="00253956"/>
    <w:rsid w:val="00254B57"/>
    <w:rsid w:val="002574F1"/>
    <w:rsid w:val="00263594"/>
    <w:rsid w:val="002638B6"/>
    <w:rsid w:val="00264DDA"/>
    <w:rsid w:val="0027182A"/>
    <w:rsid w:val="00281774"/>
    <w:rsid w:val="00282A00"/>
    <w:rsid w:val="00283598"/>
    <w:rsid w:val="002930AE"/>
    <w:rsid w:val="002A6A67"/>
    <w:rsid w:val="002A7F82"/>
    <w:rsid w:val="002B4399"/>
    <w:rsid w:val="002B7540"/>
    <w:rsid w:val="002C0872"/>
    <w:rsid w:val="002C4F57"/>
    <w:rsid w:val="002D1660"/>
    <w:rsid w:val="002D3727"/>
    <w:rsid w:val="002D51DA"/>
    <w:rsid w:val="002D70F1"/>
    <w:rsid w:val="002E20DB"/>
    <w:rsid w:val="002E497D"/>
    <w:rsid w:val="002E6B92"/>
    <w:rsid w:val="002F4416"/>
    <w:rsid w:val="003018F7"/>
    <w:rsid w:val="00306CAB"/>
    <w:rsid w:val="003102FC"/>
    <w:rsid w:val="00314E93"/>
    <w:rsid w:val="00316019"/>
    <w:rsid w:val="00316B01"/>
    <w:rsid w:val="003207FD"/>
    <w:rsid w:val="003219AB"/>
    <w:rsid w:val="003220F0"/>
    <w:rsid w:val="0032230C"/>
    <w:rsid w:val="00330DF1"/>
    <w:rsid w:val="0033289D"/>
    <w:rsid w:val="00344ED8"/>
    <w:rsid w:val="00345CB6"/>
    <w:rsid w:val="00346CC0"/>
    <w:rsid w:val="00351DB3"/>
    <w:rsid w:val="00353071"/>
    <w:rsid w:val="00355640"/>
    <w:rsid w:val="00360303"/>
    <w:rsid w:val="003618C7"/>
    <w:rsid w:val="00361A51"/>
    <w:rsid w:val="0036333E"/>
    <w:rsid w:val="003733F6"/>
    <w:rsid w:val="00373626"/>
    <w:rsid w:val="003776B2"/>
    <w:rsid w:val="00377939"/>
    <w:rsid w:val="00377CE1"/>
    <w:rsid w:val="00384CB7"/>
    <w:rsid w:val="00385168"/>
    <w:rsid w:val="0039127F"/>
    <w:rsid w:val="00393340"/>
    <w:rsid w:val="003952CC"/>
    <w:rsid w:val="003A0C2C"/>
    <w:rsid w:val="003A2F32"/>
    <w:rsid w:val="003A7EE3"/>
    <w:rsid w:val="003B36B8"/>
    <w:rsid w:val="003B5EA9"/>
    <w:rsid w:val="003C12DF"/>
    <w:rsid w:val="003C5F40"/>
    <w:rsid w:val="003D123D"/>
    <w:rsid w:val="003D5B6C"/>
    <w:rsid w:val="003E04C3"/>
    <w:rsid w:val="003E3735"/>
    <w:rsid w:val="003E38FB"/>
    <w:rsid w:val="004031D1"/>
    <w:rsid w:val="00410263"/>
    <w:rsid w:val="00410C7C"/>
    <w:rsid w:val="00411924"/>
    <w:rsid w:val="0042061E"/>
    <w:rsid w:val="004274D4"/>
    <w:rsid w:val="00432CDB"/>
    <w:rsid w:val="00436A08"/>
    <w:rsid w:val="00440455"/>
    <w:rsid w:val="00445BCC"/>
    <w:rsid w:val="00454E11"/>
    <w:rsid w:val="0046657D"/>
    <w:rsid w:val="00472627"/>
    <w:rsid w:val="00472641"/>
    <w:rsid w:val="00476511"/>
    <w:rsid w:val="004821E7"/>
    <w:rsid w:val="00483BF3"/>
    <w:rsid w:val="00486649"/>
    <w:rsid w:val="00490116"/>
    <w:rsid w:val="00495A80"/>
    <w:rsid w:val="004A1E94"/>
    <w:rsid w:val="004A1FCA"/>
    <w:rsid w:val="004A2264"/>
    <w:rsid w:val="004A7ED9"/>
    <w:rsid w:val="004B011D"/>
    <w:rsid w:val="004B0B8C"/>
    <w:rsid w:val="004B7A91"/>
    <w:rsid w:val="004C084E"/>
    <w:rsid w:val="004C1378"/>
    <w:rsid w:val="004C7A91"/>
    <w:rsid w:val="004C7F86"/>
    <w:rsid w:val="004D049A"/>
    <w:rsid w:val="004D62C4"/>
    <w:rsid w:val="004E1857"/>
    <w:rsid w:val="004E38B1"/>
    <w:rsid w:val="004F15F9"/>
    <w:rsid w:val="004F518B"/>
    <w:rsid w:val="004F6B41"/>
    <w:rsid w:val="004F6EAC"/>
    <w:rsid w:val="005058C1"/>
    <w:rsid w:val="00507721"/>
    <w:rsid w:val="00512CFC"/>
    <w:rsid w:val="0051385E"/>
    <w:rsid w:val="00514319"/>
    <w:rsid w:val="00520BA0"/>
    <w:rsid w:val="005259BC"/>
    <w:rsid w:val="0052785A"/>
    <w:rsid w:val="00530D23"/>
    <w:rsid w:val="00531793"/>
    <w:rsid w:val="005476E3"/>
    <w:rsid w:val="0055160E"/>
    <w:rsid w:val="00562E6B"/>
    <w:rsid w:val="00564436"/>
    <w:rsid w:val="00564A14"/>
    <w:rsid w:val="00564C62"/>
    <w:rsid w:val="00565E89"/>
    <w:rsid w:val="00581C8E"/>
    <w:rsid w:val="0058607E"/>
    <w:rsid w:val="005902CA"/>
    <w:rsid w:val="0059153F"/>
    <w:rsid w:val="005A37D0"/>
    <w:rsid w:val="005A4B55"/>
    <w:rsid w:val="005C1797"/>
    <w:rsid w:val="005D0797"/>
    <w:rsid w:val="005D2B08"/>
    <w:rsid w:val="005D4F36"/>
    <w:rsid w:val="005D6CA6"/>
    <w:rsid w:val="005D7DA5"/>
    <w:rsid w:val="005E448A"/>
    <w:rsid w:val="005E67AD"/>
    <w:rsid w:val="005F2C0E"/>
    <w:rsid w:val="005F2ED4"/>
    <w:rsid w:val="005F3A6B"/>
    <w:rsid w:val="005F4FB1"/>
    <w:rsid w:val="005F509E"/>
    <w:rsid w:val="0061464F"/>
    <w:rsid w:val="006149D9"/>
    <w:rsid w:val="00623411"/>
    <w:rsid w:val="00623C65"/>
    <w:rsid w:val="00641392"/>
    <w:rsid w:val="00652C8A"/>
    <w:rsid w:val="00652EE4"/>
    <w:rsid w:val="0065584B"/>
    <w:rsid w:val="00657330"/>
    <w:rsid w:val="00657BB9"/>
    <w:rsid w:val="00660053"/>
    <w:rsid w:val="00660B36"/>
    <w:rsid w:val="006670F9"/>
    <w:rsid w:val="00667C9F"/>
    <w:rsid w:val="006703F5"/>
    <w:rsid w:val="00671118"/>
    <w:rsid w:val="006720A1"/>
    <w:rsid w:val="00673797"/>
    <w:rsid w:val="00674F94"/>
    <w:rsid w:val="00680A1B"/>
    <w:rsid w:val="00681AE7"/>
    <w:rsid w:val="006835D7"/>
    <w:rsid w:val="00683A3D"/>
    <w:rsid w:val="00687D6B"/>
    <w:rsid w:val="006923C9"/>
    <w:rsid w:val="006951B6"/>
    <w:rsid w:val="006A0607"/>
    <w:rsid w:val="006A1B02"/>
    <w:rsid w:val="006A2A83"/>
    <w:rsid w:val="006A45B3"/>
    <w:rsid w:val="006B598D"/>
    <w:rsid w:val="006B621E"/>
    <w:rsid w:val="006B7CEE"/>
    <w:rsid w:val="006C1D1C"/>
    <w:rsid w:val="006C575B"/>
    <w:rsid w:val="006D03BE"/>
    <w:rsid w:val="006E2799"/>
    <w:rsid w:val="006E524B"/>
    <w:rsid w:val="006F3DD8"/>
    <w:rsid w:val="006F5732"/>
    <w:rsid w:val="006F6B6A"/>
    <w:rsid w:val="00701C80"/>
    <w:rsid w:val="00703936"/>
    <w:rsid w:val="007258C6"/>
    <w:rsid w:val="00727ECB"/>
    <w:rsid w:val="00733C70"/>
    <w:rsid w:val="007359AE"/>
    <w:rsid w:val="00745150"/>
    <w:rsid w:val="00745918"/>
    <w:rsid w:val="00747150"/>
    <w:rsid w:val="00747B5C"/>
    <w:rsid w:val="00762F4D"/>
    <w:rsid w:val="007675BD"/>
    <w:rsid w:val="00773720"/>
    <w:rsid w:val="00774978"/>
    <w:rsid w:val="007751AA"/>
    <w:rsid w:val="00784E77"/>
    <w:rsid w:val="007A2957"/>
    <w:rsid w:val="007A42B0"/>
    <w:rsid w:val="007B0544"/>
    <w:rsid w:val="007B2223"/>
    <w:rsid w:val="007B272E"/>
    <w:rsid w:val="007B3D0C"/>
    <w:rsid w:val="007B470B"/>
    <w:rsid w:val="007C772B"/>
    <w:rsid w:val="007E18D0"/>
    <w:rsid w:val="007E295C"/>
    <w:rsid w:val="007F058A"/>
    <w:rsid w:val="007F6AD5"/>
    <w:rsid w:val="0080104B"/>
    <w:rsid w:val="008128E4"/>
    <w:rsid w:val="00821D20"/>
    <w:rsid w:val="00826A55"/>
    <w:rsid w:val="008427C3"/>
    <w:rsid w:val="00850E3D"/>
    <w:rsid w:val="00851D88"/>
    <w:rsid w:val="00855B5E"/>
    <w:rsid w:val="00856D18"/>
    <w:rsid w:val="008638E9"/>
    <w:rsid w:val="00863BA4"/>
    <w:rsid w:val="0086447B"/>
    <w:rsid w:val="00875A64"/>
    <w:rsid w:val="00877793"/>
    <w:rsid w:val="00877B7B"/>
    <w:rsid w:val="008828BF"/>
    <w:rsid w:val="00883C2A"/>
    <w:rsid w:val="00890E02"/>
    <w:rsid w:val="00893287"/>
    <w:rsid w:val="0089412B"/>
    <w:rsid w:val="0089488A"/>
    <w:rsid w:val="0089629B"/>
    <w:rsid w:val="008B18D4"/>
    <w:rsid w:val="008B1BC5"/>
    <w:rsid w:val="008B2D8B"/>
    <w:rsid w:val="008B60F7"/>
    <w:rsid w:val="008B757E"/>
    <w:rsid w:val="008B7622"/>
    <w:rsid w:val="008C6727"/>
    <w:rsid w:val="008D3183"/>
    <w:rsid w:val="008E0FD6"/>
    <w:rsid w:val="008E13BE"/>
    <w:rsid w:val="008E7571"/>
    <w:rsid w:val="008F239A"/>
    <w:rsid w:val="008F29F5"/>
    <w:rsid w:val="008F3296"/>
    <w:rsid w:val="008F3547"/>
    <w:rsid w:val="008F49F4"/>
    <w:rsid w:val="008F51E3"/>
    <w:rsid w:val="008F6400"/>
    <w:rsid w:val="008F6C84"/>
    <w:rsid w:val="008F74C3"/>
    <w:rsid w:val="008F7D88"/>
    <w:rsid w:val="00904D71"/>
    <w:rsid w:val="00905739"/>
    <w:rsid w:val="00910CFB"/>
    <w:rsid w:val="0091315C"/>
    <w:rsid w:val="009233F1"/>
    <w:rsid w:val="009445AB"/>
    <w:rsid w:val="00945587"/>
    <w:rsid w:val="0096754C"/>
    <w:rsid w:val="00977B0C"/>
    <w:rsid w:val="0098247F"/>
    <w:rsid w:val="009826AE"/>
    <w:rsid w:val="00984FB9"/>
    <w:rsid w:val="0098657E"/>
    <w:rsid w:val="009875DE"/>
    <w:rsid w:val="009916CA"/>
    <w:rsid w:val="009932AD"/>
    <w:rsid w:val="00995E01"/>
    <w:rsid w:val="00997095"/>
    <w:rsid w:val="009A286B"/>
    <w:rsid w:val="009A5111"/>
    <w:rsid w:val="009A5C11"/>
    <w:rsid w:val="009A5CE1"/>
    <w:rsid w:val="009B250F"/>
    <w:rsid w:val="009B343F"/>
    <w:rsid w:val="009B695F"/>
    <w:rsid w:val="009B7669"/>
    <w:rsid w:val="009C1040"/>
    <w:rsid w:val="009C1297"/>
    <w:rsid w:val="009C2C09"/>
    <w:rsid w:val="009C2CFB"/>
    <w:rsid w:val="009D4A03"/>
    <w:rsid w:val="009D5840"/>
    <w:rsid w:val="009E4A36"/>
    <w:rsid w:val="009F5047"/>
    <w:rsid w:val="00A03AD7"/>
    <w:rsid w:val="00A06947"/>
    <w:rsid w:val="00A06C67"/>
    <w:rsid w:val="00A07A91"/>
    <w:rsid w:val="00A22769"/>
    <w:rsid w:val="00A23B7A"/>
    <w:rsid w:val="00A23C61"/>
    <w:rsid w:val="00A26FDF"/>
    <w:rsid w:val="00A3597A"/>
    <w:rsid w:val="00A365BE"/>
    <w:rsid w:val="00A42302"/>
    <w:rsid w:val="00A430FF"/>
    <w:rsid w:val="00A44021"/>
    <w:rsid w:val="00A46C5B"/>
    <w:rsid w:val="00A4792A"/>
    <w:rsid w:val="00A531D8"/>
    <w:rsid w:val="00A5386B"/>
    <w:rsid w:val="00A64760"/>
    <w:rsid w:val="00A66B03"/>
    <w:rsid w:val="00A66E37"/>
    <w:rsid w:val="00A72F90"/>
    <w:rsid w:val="00A77919"/>
    <w:rsid w:val="00A77F86"/>
    <w:rsid w:val="00A85061"/>
    <w:rsid w:val="00A8722C"/>
    <w:rsid w:val="00A946B3"/>
    <w:rsid w:val="00AA40C1"/>
    <w:rsid w:val="00AB171A"/>
    <w:rsid w:val="00AB5067"/>
    <w:rsid w:val="00AC2ED8"/>
    <w:rsid w:val="00AC321A"/>
    <w:rsid w:val="00AD40D5"/>
    <w:rsid w:val="00AD510C"/>
    <w:rsid w:val="00AD792F"/>
    <w:rsid w:val="00AE2574"/>
    <w:rsid w:val="00AE2EA4"/>
    <w:rsid w:val="00AE315B"/>
    <w:rsid w:val="00B01F0F"/>
    <w:rsid w:val="00B02173"/>
    <w:rsid w:val="00B0713A"/>
    <w:rsid w:val="00B12858"/>
    <w:rsid w:val="00B138C2"/>
    <w:rsid w:val="00B153D4"/>
    <w:rsid w:val="00B159CE"/>
    <w:rsid w:val="00B21151"/>
    <w:rsid w:val="00B21309"/>
    <w:rsid w:val="00B22FE6"/>
    <w:rsid w:val="00B2546B"/>
    <w:rsid w:val="00B26591"/>
    <w:rsid w:val="00B26D1A"/>
    <w:rsid w:val="00B32688"/>
    <w:rsid w:val="00B36A99"/>
    <w:rsid w:val="00B36ACC"/>
    <w:rsid w:val="00B40D3A"/>
    <w:rsid w:val="00B439AA"/>
    <w:rsid w:val="00B45F13"/>
    <w:rsid w:val="00B466A1"/>
    <w:rsid w:val="00B4711B"/>
    <w:rsid w:val="00B51044"/>
    <w:rsid w:val="00B538E1"/>
    <w:rsid w:val="00B5528E"/>
    <w:rsid w:val="00B5607E"/>
    <w:rsid w:val="00B64E4D"/>
    <w:rsid w:val="00B67CA7"/>
    <w:rsid w:val="00B70AB0"/>
    <w:rsid w:val="00B73F0C"/>
    <w:rsid w:val="00B81E68"/>
    <w:rsid w:val="00B8718C"/>
    <w:rsid w:val="00B874B3"/>
    <w:rsid w:val="00B90D58"/>
    <w:rsid w:val="00B96635"/>
    <w:rsid w:val="00BA7143"/>
    <w:rsid w:val="00BC32DC"/>
    <w:rsid w:val="00BC6F0D"/>
    <w:rsid w:val="00BD0986"/>
    <w:rsid w:val="00BD1EC3"/>
    <w:rsid w:val="00BE0373"/>
    <w:rsid w:val="00BE0632"/>
    <w:rsid w:val="00BE5463"/>
    <w:rsid w:val="00BE66FD"/>
    <w:rsid w:val="00BF1C6F"/>
    <w:rsid w:val="00BF2748"/>
    <w:rsid w:val="00BF34E7"/>
    <w:rsid w:val="00BF5071"/>
    <w:rsid w:val="00BF6142"/>
    <w:rsid w:val="00C058C2"/>
    <w:rsid w:val="00C05988"/>
    <w:rsid w:val="00C0697D"/>
    <w:rsid w:val="00C06FF6"/>
    <w:rsid w:val="00C12BB8"/>
    <w:rsid w:val="00C137EC"/>
    <w:rsid w:val="00C15CD4"/>
    <w:rsid w:val="00C16871"/>
    <w:rsid w:val="00C23EB6"/>
    <w:rsid w:val="00C25C9B"/>
    <w:rsid w:val="00C268F7"/>
    <w:rsid w:val="00C26960"/>
    <w:rsid w:val="00C27DA7"/>
    <w:rsid w:val="00C34B5F"/>
    <w:rsid w:val="00C441B6"/>
    <w:rsid w:val="00C452E9"/>
    <w:rsid w:val="00C51D66"/>
    <w:rsid w:val="00C5533E"/>
    <w:rsid w:val="00C60B53"/>
    <w:rsid w:val="00C645D8"/>
    <w:rsid w:val="00C64F8B"/>
    <w:rsid w:val="00C70F53"/>
    <w:rsid w:val="00C737C6"/>
    <w:rsid w:val="00C73C6F"/>
    <w:rsid w:val="00C859EB"/>
    <w:rsid w:val="00C87BC8"/>
    <w:rsid w:val="00C90136"/>
    <w:rsid w:val="00C9177E"/>
    <w:rsid w:val="00C94B37"/>
    <w:rsid w:val="00CA0425"/>
    <w:rsid w:val="00CA4044"/>
    <w:rsid w:val="00CA7C16"/>
    <w:rsid w:val="00CB15CF"/>
    <w:rsid w:val="00CB23A9"/>
    <w:rsid w:val="00CC24FF"/>
    <w:rsid w:val="00CD0EA2"/>
    <w:rsid w:val="00CD58DF"/>
    <w:rsid w:val="00CE3895"/>
    <w:rsid w:val="00CF0CE1"/>
    <w:rsid w:val="00CF24F7"/>
    <w:rsid w:val="00D01EB0"/>
    <w:rsid w:val="00D105BC"/>
    <w:rsid w:val="00D114E3"/>
    <w:rsid w:val="00D2339F"/>
    <w:rsid w:val="00D267FA"/>
    <w:rsid w:val="00D31DB6"/>
    <w:rsid w:val="00D335F3"/>
    <w:rsid w:val="00D349A8"/>
    <w:rsid w:val="00D36644"/>
    <w:rsid w:val="00D4089E"/>
    <w:rsid w:val="00D43E40"/>
    <w:rsid w:val="00D5181F"/>
    <w:rsid w:val="00D57374"/>
    <w:rsid w:val="00D72F1B"/>
    <w:rsid w:val="00D75115"/>
    <w:rsid w:val="00D76D91"/>
    <w:rsid w:val="00D82DA6"/>
    <w:rsid w:val="00D840CB"/>
    <w:rsid w:val="00D851F1"/>
    <w:rsid w:val="00D91067"/>
    <w:rsid w:val="00D91675"/>
    <w:rsid w:val="00DA1813"/>
    <w:rsid w:val="00DA7AF5"/>
    <w:rsid w:val="00DB305D"/>
    <w:rsid w:val="00DB6DB6"/>
    <w:rsid w:val="00DC068B"/>
    <w:rsid w:val="00DC4287"/>
    <w:rsid w:val="00DD0849"/>
    <w:rsid w:val="00DD54DA"/>
    <w:rsid w:val="00DE3654"/>
    <w:rsid w:val="00DF1FA8"/>
    <w:rsid w:val="00DF4090"/>
    <w:rsid w:val="00DF5E12"/>
    <w:rsid w:val="00E0153F"/>
    <w:rsid w:val="00E10113"/>
    <w:rsid w:val="00E10B20"/>
    <w:rsid w:val="00E13CCB"/>
    <w:rsid w:val="00E219F5"/>
    <w:rsid w:val="00E22CF7"/>
    <w:rsid w:val="00E2718A"/>
    <w:rsid w:val="00E330E6"/>
    <w:rsid w:val="00E34FBE"/>
    <w:rsid w:val="00E41557"/>
    <w:rsid w:val="00E433BC"/>
    <w:rsid w:val="00E46F53"/>
    <w:rsid w:val="00E47583"/>
    <w:rsid w:val="00E50B3D"/>
    <w:rsid w:val="00E517AE"/>
    <w:rsid w:val="00E520AA"/>
    <w:rsid w:val="00E54B4C"/>
    <w:rsid w:val="00E57B83"/>
    <w:rsid w:val="00E60F7F"/>
    <w:rsid w:val="00E61A14"/>
    <w:rsid w:val="00E6456C"/>
    <w:rsid w:val="00E673F4"/>
    <w:rsid w:val="00E716C7"/>
    <w:rsid w:val="00E736B8"/>
    <w:rsid w:val="00E750A1"/>
    <w:rsid w:val="00E84F90"/>
    <w:rsid w:val="00E9526A"/>
    <w:rsid w:val="00E95C0B"/>
    <w:rsid w:val="00EA0DD4"/>
    <w:rsid w:val="00EA414E"/>
    <w:rsid w:val="00EA4C43"/>
    <w:rsid w:val="00EA4CFC"/>
    <w:rsid w:val="00EC1B26"/>
    <w:rsid w:val="00EC5884"/>
    <w:rsid w:val="00EC74D3"/>
    <w:rsid w:val="00ED03FF"/>
    <w:rsid w:val="00ED5B00"/>
    <w:rsid w:val="00ED6C9C"/>
    <w:rsid w:val="00EE5B32"/>
    <w:rsid w:val="00EF26D0"/>
    <w:rsid w:val="00EF6BF2"/>
    <w:rsid w:val="00EF7FA4"/>
    <w:rsid w:val="00F0356E"/>
    <w:rsid w:val="00F04E16"/>
    <w:rsid w:val="00F05749"/>
    <w:rsid w:val="00F12F7A"/>
    <w:rsid w:val="00F17F44"/>
    <w:rsid w:val="00F208B1"/>
    <w:rsid w:val="00F23285"/>
    <w:rsid w:val="00F34254"/>
    <w:rsid w:val="00F34D3D"/>
    <w:rsid w:val="00F35B12"/>
    <w:rsid w:val="00F458D0"/>
    <w:rsid w:val="00F50A91"/>
    <w:rsid w:val="00F51F9C"/>
    <w:rsid w:val="00F60A94"/>
    <w:rsid w:val="00F67C73"/>
    <w:rsid w:val="00F713C1"/>
    <w:rsid w:val="00F71A9E"/>
    <w:rsid w:val="00F75107"/>
    <w:rsid w:val="00F759A6"/>
    <w:rsid w:val="00F76A3B"/>
    <w:rsid w:val="00F77BCF"/>
    <w:rsid w:val="00F77DD1"/>
    <w:rsid w:val="00F80A45"/>
    <w:rsid w:val="00F828C5"/>
    <w:rsid w:val="00F94EFC"/>
    <w:rsid w:val="00FA63DB"/>
    <w:rsid w:val="00FB0258"/>
    <w:rsid w:val="00FC3A0F"/>
    <w:rsid w:val="00FC3E73"/>
    <w:rsid w:val="00FD0E55"/>
    <w:rsid w:val="00FE3060"/>
    <w:rsid w:val="00FE4387"/>
    <w:rsid w:val="00FE4CBA"/>
    <w:rsid w:val="00FE5271"/>
    <w:rsid w:val="00FF0AD2"/>
    <w:rsid w:val="00FF24E6"/>
    <w:rsid w:val="00FF57F5"/>
    <w:rsid w:val="00FF5C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 w:type="character" w:customStyle="1" w:styleId="st">
    <w:name w:val="st"/>
    <w:basedOn w:val="DefaultParagraphFont"/>
    <w:rsid w:val="002D70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 w:type="character" w:customStyle="1" w:styleId="st">
    <w:name w:val="st"/>
    <w:basedOn w:val="DefaultParagraphFont"/>
    <w:rsid w:val="002D70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24592">
      <w:bodyDiv w:val="1"/>
      <w:marLeft w:val="0"/>
      <w:marRight w:val="0"/>
      <w:marTop w:val="0"/>
      <w:marBottom w:val="0"/>
      <w:divBdr>
        <w:top w:val="none" w:sz="0" w:space="0" w:color="auto"/>
        <w:left w:val="none" w:sz="0" w:space="0" w:color="auto"/>
        <w:bottom w:val="none" w:sz="0" w:space="0" w:color="auto"/>
        <w:right w:val="none" w:sz="0" w:space="0" w:color="auto"/>
      </w:divBdr>
      <w:divsChild>
        <w:div w:id="420562781">
          <w:marLeft w:val="0"/>
          <w:marRight w:val="0"/>
          <w:marTop w:val="0"/>
          <w:marBottom w:val="0"/>
          <w:divBdr>
            <w:top w:val="none" w:sz="0" w:space="0" w:color="auto"/>
            <w:left w:val="none" w:sz="0" w:space="0" w:color="auto"/>
            <w:bottom w:val="none" w:sz="0" w:space="0" w:color="auto"/>
            <w:right w:val="none" w:sz="0" w:space="0" w:color="auto"/>
          </w:divBdr>
        </w:div>
        <w:div w:id="1182162423">
          <w:marLeft w:val="0"/>
          <w:marRight w:val="0"/>
          <w:marTop w:val="0"/>
          <w:marBottom w:val="0"/>
          <w:divBdr>
            <w:top w:val="none" w:sz="0" w:space="0" w:color="auto"/>
            <w:left w:val="none" w:sz="0" w:space="0" w:color="auto"/>
            <w:bottom w:val="none" w:sz="0" w:space="0" w:color="auto"/>
            <w:right w:val="none" w:sz="0" w:space="0" w:color="auto"/>
          </w:divBdr>
        </w:div>
        <w:div w:id="2090928619">
          <w:marLeft w:val="0"/>
          <w:marRight w:val="0"/>
          <w:marTop w:val="0"/>
          <w:marBottom w:val="0"/>
          <w:divBdr>
            <w:top w:val="none" w:sz="0" w:space="0" w:color="auto"/>
            <w:left w:val="none" w:sz="0" w:space="0" w:color="auto"/>
            <w:bottom w:val="none" w:sz="0" w:space="0" w:color="auto"/>
            <w:right w:val="none" w:sz="0" w:space="0" w:color="auto"/>
          </w:divBdr>
        </w:div>
        <w:div w:id="305672216">
          <w:marLeft w:val="0"/>
          <w:marRight w:val="0"/>
          <w:marTop w:val="0"/>
          <w:marBottom w:val="0"/>
          <w:divBdr>
            <w:top w:val="none" w:sz="0" w:space="0" w:color="auto"/>
            <w:left w:val="none" w:sz="0" w:space="0" w:color="auto"/>
            <w:bottom w:val="none" w:sz="0" w:space="0" w:color="auto"/>
            <w:right w:val="none" w:sz="0" w:space="0" w:color="auto"/>
          </w:divBdr>
        </w:div>
      </w:divsChild>
    </w:div>
    <w:div w:id="293869448">
      <w:bodyDiv w:val="1"/>
      <w:marLeft w:val="0"/>
      <w:marRight w:val="0"/>
      <w:marTop w:val="0"/>
      <w:marBottom w:val="0"/>
      <w:divBdr>
        <w:top w:val="none" w:sz="0" w:space="0" w:color="auto"/>
        <w:left w:val="none" w:sz="0" w:space="0" w:color="auto"/>
        <w:bottom w:val="none" w:sz="0" w:space="0" w:color="auto"/>
        <w:right w:val="none" w:sz="0" w:space="0" w:color="auto"/>
      </w:divBdr>
    </w:div>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561209883">
      <w:bodyDiv w:val="1"/>
      <w:marLeft w:val="0"/>
      <w:marRight w:val="0"/>
      <w:marTop w:val="0"/>
      <w:marBottom w:val="0"/>
      <w:divBdr>
        <w:top w:val="none" w:sz="0" w:space="0" w:color="auto"/>
        <w:left w:val="none" w:sz="0" w:space="0" w:color="auto"/>
        <w:bottom w:val="none" w:sz="0" w:space="0" w:color="auto"/>
        <w:right w:val="none" w:sz="0" w:space="0" w:color="auto"/>
      </w:divBdr>
      <w:divsChild>
        <w:div w:id="1396930647">
          <w:marLeft w:val="0"/>
          <w:marRight w:val="0"/>
          <w:marTop w:val="0"/>
          <w:marBottom w:val="0"/>
          <w:divBdr>
            <w:top w:val="none" w:sz="0" w:space="0" w:color="auto"/>
            <w:left w:val="none" w:sz="0" w:space="0" w:color="auto"/>
            <w:bottom w:val="none" w:sz="0" w:space="0" w:color="auto"/>
            <w:right w:val="none" w:sz="0" w:space="0" w:color="auto"/>
          </w:divBdr>
        </w:div>
        <w:div w:id="1489323437">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sChild>
                                                                                                                                                                                                                                                                                                                                                                    <w:div w:id="167329204">
                                                                                                                                                                                                                                                                                                                                                                      <w:marLeft w:val="0"/>
                                                                                                                                                                                                                                                                                                                                                                      <w:marRight w:val="0"/>
                                                                                                                                                                                                                                                                                                                                                                      <w:marTop w:val="0"/>
                                                                                                                                                                                                                                                                                                                                                                      <w:marBottom w:val="0"/>
                                                                                                                                                                                                                                                                                                                                                                      <w:divBdr>
                                                                                                                                                                                                                                                                                                                                                                        <w:top w:val="none" w:sz="0" w:space="0" w:color="auto"/>
                                                                                                                                                                                                                                                                                                                                                                        <w:left w:val="none" w:sz="0" w:space="0" w:color="auto"/>
                                                                                                                                                                                                                                                                                                                                                                        <w:bottom w:val="none" w:sz="0" w:space="0" w:color="auto"/>
                                                                                                                                                                                                                                                                                                                                                                        <w:right w:val="none" w:sz="0" w:space="0" w:color="auto"/>
                                                                                                                                                                                                                                                                                                                                                                      </w:divBdr>
                                                                                                                                                                                                                                                                                                                                                                      <w:divsChild>
                                                                                                                                                                                                                                                                                                                                                                        <w:div w:id="1803691120">
                                                                                                                                                                                                                                                                                                                                                                          <w:marLeft w:val="0"/>
                                                                                                                                                                                                                                                                                                                                                                          <w:marRight w:val="0"/>
                                                                                                                                                                                                                                                                                                                                                                          <w:marTop w:val="0"/>
                                                                                                                                                                                                                                                                                                                                                                          <w:marBottom w:val="0"/>
                                                                                                                                                                                                                                                                                                                                                                          <w:divBdr>
                                                                                                                                                                                                                                                                                                                                                                            <w:top w:val="none" w:sz="0" w:space="0" w:color="auto"/>
                                                                                                                                                                                                                                                                                                                                                                            <w:left w:val="none" w:sz="0" w:space="0" w:color="auto"/>
                                                                                                                                                                                                                                                                                                                                                                            <w:bottom w:val="none" w:sz="0" w:space="0" w:color="auto"/>
                                                                                                                                                                                                                                                                                                                                                                            <w:right w:val="none" w:sz="0" w:space="0" w:color="auto"/>
                                                                                                                                                                                                                                                                                                                                                                          </w:divBdr>
                                                                                                                                                                                                                                                                                                                                                                          <w:divsChild>
                                                                                                                                                                                                                                                                                                                                                                            <w:div w:id="795222982">
                                                                                                                                                                                                                                                                                                                                                                              <w:marLeft w:val="0"/>
                                                                                                                                                                                                                                                                                                                                                                              <w:marRight w:val="0"/>
                                                                                                                                                                                                                                                                                                                                                                              <w:marTop w:val="0"/>
                                                                                                                                                                                                                                                                                                                                                                              <w:marBottom w:val="0"/>
                                                                                                                                                                                                                                                                                                                                                                              <w:divBdr>
                                                                                                                                                                                                                                                                                                                                                                                <w:top w:val="none" w:sz="0" w:space="0" w:color="auto"/>
                                                                                                                                                                                                                                                                                                                                                                                <w:left w:val="none" w:sz="0" w:space="0" w:color="auto"/>
                                                                                                                                                                                                                                                                                                                                                                                <w:bottom w:val="none" w:sz="0" w:space="0" w:color="auto"/>
                                                                                                                                                                                                                                                                                                                                                                                <w:right w:val="none" w:sz="0" w:space="0" w:color="auto"/>
                                                                                                                                                                                                                                                                                                                                                                              </w:divBdr>
                                                                                                                                                                                                                                                                                                                                                                              <w:divsChild>
                                                                                                                                                                                                                                                                                                                                                                                <w:div w:id="2042391600">
                                                                                                                                                                                                                                                                                                                                                                                  <w:marLeft w:val="0"/>
                                                                                                                                                                                                                                                                                                                                                                                  <w:marRight w:val="0"/>
                                                                                                                                                                                                                                                                                                                                                                                  <w:marTop w:val="0"/>
                                                                                                                                                                                                                                                                                                                                                                                  <w:marBottom w:val="0"/>
                                                                                                                                                                                                                                                                                                                                                                                  <w:divBdr>
                                                                                                                                                                                                                                                                                                                                                                                    <w:top w:val="none" w:sz="0" w:space="0" w:color="auto"/>
                                                                                                                                                                                                                                                                                                                                                                                    <w:left w:val="none" w:sz="0" w:space="0" w:color="auto"/>
                                                                                                                                                                                                                                                                                                                                                                                    <w:bottom w:val="none" w:sz="0" w:space="0" w:color="auto"/>
                                                                                                                                                                                                                                                                                                                                                                                    <w:right w:val="none" w:sz="0" w:space="0" w:color="auto"/>
                                                                                                                                                                                                                                                                                                                                                                                  </w:divBdr>
                                                                                                                                                                                                                                                                                                                                                                                  <w:divsChild>
                                                                                                                                                                                                                                                                                                                                                                                    <w:div w:id="1013917831">
                                                                                                                                                                                                                                                                                                                                                                                      <w:marLeft w:val="0"/>
                                                                                                                                                                                                                                                                                                                                                                                      <w:marRight w:val="0"/>
                                                                                                                                                                                                                                                                                                                                                                                      <w:marTop w:val="0"/>
                                                                                                                                                                                                                                                                                                                                                                                      <w:marBottom w:val="0"/>
                                                                                                                                                                                                                                                                                                                                                                                      <w:divBdr>
                                                                                                                                                                                                                                                                                                                                                                                        <w:top w:val="none" w:sz="0" w:space="0" w:color="auto"/>
                                                                                                                                                                                                                                                                                                                                                                                        <w:left w:val="none" w:sz="0" w:space="0" w:color="auto"/>
                                                                                                                                                                                                                                                                                                                                                                                        <w:bottom w:val="none" w:sz="0" w:space="0" w:color="auto"/>
                                                                                                                                                                                                                                                                                                                                                                                        <w:right w:val="none" w:sz="0" w:space="0" w:color="auto"/>
                                                                                                                                                                                                                                                                                                                                                                                      </w:divBdr>
                                                                                                                                                                                                                                                                                                                                                                                      <w:divsChild>
                                                                                                                                                                                                                                                                                                                                                                                        <w:div w:id="902836312">
                                                                                                                                                                                                                                                                                                                                                                                          <w:marLeft w:val="0"/>
                                                                                                                                                                                                                                                                                                                                                                                          <w:marRight w:val="0"/>
                                                                                                                                                                                                                                                                                                                                                                                          <w:marTop w:val="0"/>
                                                                                                                                                                                                                                                                                                                                                                                          <w:marBottom w:val="0"/>
                                                                                                                                                                                                                                                                                                                                                                                          <w:divBdr>
                                                                                                                                                                                                                                                                                                                                                                                            <w:top w:val="none" w:sz="0" w:space="0" w:color="auto"/>
                                                                                                                                                                                                                                                                                                                                                                                            <w:left w:val="none" w:sz="0" w:space="0" w:color="auto"/>
                                                                                                                                                                                                                                                                                                                                                                                            <w:bottom w:val="none" w:sz="0" w:space="0" w:color="auto"/>
                                                                                                                                                                                                                                                                                                                                                                                            <w:right w:val="none" w:sz="0" w:space="0" w:color="auto"/>
                                                                                                                                                                                                                                                                                                                                                                                          </w:divBdr>
                                                                                                                                                                                                                                                                                                                                                                                          <w:divsChild>
                                                                                                                                                                                                                                                                                                                                                                                            <w:div w:id="303043407">
                                                                                                                                                                                                                                                                                                                                                                                              <w:marLeft w:val="0"/>
                                                                                                                                                                                                                                                                                                                                                                                              <w:marRight w:val="0"/>
                                                                                                                                                                                                                                                                                                                                                                                              <w:marTop w:val="0"/>
                                                                                                                                                                                                                                                                                                                                                                                              <w:marBottom w:val="0"/>
                                                                                                                                                                                                                                                                                                                                                                                              <w:divBdr>
                                                                                                                                                                                                                                                                                                                                                                                                <w:top w:val="none" w:sz="0" w:space="0" w:color="auto"/>
                                                                                                                                                                                                                                                                                                                                                                                                <w:left w:val="none" w:sz="0" w:space="0" w:color="auto"/>
                                                                                                                                                                                                                                                                                                                                                                                                <w:bottom w:val="none" w:sz="0" w:space="0" w:color="auto"/>
                                                                                                                                                                                                                                                                                                                                                                                                <w:right w:val="none" w:sz="0" w:space="0" w:color="auto"/>
                                                                                                                                                                                                                                                                                                                                                                                              </w:divBdr>
                                                                                                                                                                                                                                                                                                                                                                                              <w:divsChild>
                                                                                                                                                                                                                                                                                                                                                                                                <w:div w:id="368186340">
                                                                                                                                                                                                                                                                                                                                                                                                  <w:marLeft w:val="0"/>
                                                                                                                                                                                                                                                                                                                                                                                                  <w:marRight w:val="0"/>
                                                                                                                                                                                                                                                                                                                                                                                                  <w:marTop w:val="0"/>
                                                                                                                                                                                                                                                                                                                                                                                                  <w:marBottom w:val="0"/>
                                                                                                                                                                                                                                                                                                                                                                                                  <w:divBdr>
                                                                                                                                                                                                                                                                                                                                                                                                    <w:top w:val="none" w:sz="0" w:space="0" w:color="auto"/>
                                                                                                                                                                                                                                                                                                                                                                                                    <w:left w:val="none" w:sz="0" w:space="0" w:color="auto"/>
                                                                                                                                                                                                                                                                                                                                                                                                    <w:bottom w:val="none" w:sz="0" w:space="0" w:color="auto"/>
                                                                                                                                                                                                                                                                                                                                                                                                    <w:right w:val="none" w:sz="0" w:space="0" w:color="auto"/>
                                                                                                                                                                                                                                                                                                                                                                                                  </w:divBdr>
                                                                                                                                                                                                                                                                                                                                                                                                  <w:divsChild>
                                                                                                                                                                                                                                                                                                                                                                                                    <w:div w:id="866866335">
                                                                                                                                                                                                                                                                                                                                                                                                      <w:marLeft w:val="0"/>
                                                                                                                                                                                                                                                                                                                                                                                                      <w:marRight w:val="0"/>
                                                                                                                                                                                                                                                                                                                                                                                                      <w:marTop w:val="0"/>
                                                                                                                                                                                                                                                                                                                                                                                                      <w:marBottom w:val="0"/>
                                                                                                                                                                                                                                                                                                                                                                                                      <w:divBdr>
                                                                                                                                                                                                                                                                                                                                                                                                        <w:top w:val="none" w:sz="0" w:space="0" w:color="auto"/>
                                                                                                                                                                                                                                                                                                                                                                                                        <w:left w:val="none" w:sz="0" w:space="0" w:color="auto"/>
                                                                                                                                                                                                                                                                                                                                                                                                        <w:bottom w:val="none" w:sz="0" w:space="0" w:color="auto"/>
                                                                                                                                                                                                                                                                                                                                                                                                        <w:right w:val="none" w:sz="0" w:space="0" w:color="auto"/>
                                                                                                                                                                                                                                                                                                                                                                                                      </w:divBdr>
                                                                                                                                                                                                                                                                                                                                                                                                      <w:divsChild>
                                                                                                                                                                                                                                                                                                                                                                                                        <w:div w:id="1529102076">
                                                                                                                                                                                                                                                                                                                                                                                                          <w:marLeft w:val="0"/>
                                                                                                                                                                                                                                                                                                                                                                                                          <w:marRight w:val="0"/>
                                                                                                                                                                                                                                                                                                                                                                                                          <w:marTop w:val="0"/>
                                                                                                                                                                                                                                                                                                                                                                                                          <w:marBottom w:val="0"/>
                                                                                                                                                                                                                                                                                                                                                                                                          <w:divBdr>
                                                                                                                                                                                                                                                                                                                                                                                                            <w:top w:val="none" w:sz="0" w:space="0" w:color="auto"/>
                                                                                                                                                                                                                                                                                                                                                                                                            <w:left w:val="none" w:sz="0" w:space="0" w:color="auto"/>
                                                                                                                                                                                                                                                                                                                                                                                                            <w:bottom w:val="none" w:sz="0" w:space="0" w:color="auto"/>
                                                                                                                                                                                                                                                                                                                                                                                                            <w:right w:val="none" w:sz="0" w:space="0" w:color="auto"/>
                                                                                                                                                                                                                                                                                                                                                                                                          </w:divBdr>
                                                                                                                                                                                                                                                                                                                                                                                                          <w:divsChild>
                                                                                                                                                                                                                                                                                                                                                                                                            <w:div w:id="870336655">
                                                                                                                                                                                                                                                                                                                                                                                                              <w:marLeft w:val="0"/>
                                                                                                                                                                                                                                                                                                                                                                                                              <w:marRight w:val="0"/>
                                                                                                                                                                                                                                                                                                                                                                                                              <w:marTop w:val="0"/>
                                                                                                                                                                                                                                                                                                                                                                                                              <w:marBottom w:val="0"/>
                                                                                                                                                                                                                                                                                                                                                                                                              <w:divBdr>
                                                                                                                                                                                                                                                                                                                                                                                                                <w:top w:val="none" w:sz="0" w:space="0" w:color="auto"/>
                                                                                                                                                                                                                                                                                                                                                                                                                <w:left w:val="none" w:sz="0" w:space="0" w:color="auto"/>
                                                                                                                                                                                                                                                                                                                                                                                                                <w:bottom w:val="none" w:sz="0" w:space="0" w:color="auto"/>
                                                                                                                                                                                                                                                                                                                                                                                                                <w:right w:val="none" w:sz="0" w:space="0" w:color="auto"/>
                                                                                                                                                                                                                                                                                                                                                                                                              </w:divBdr>
                                                                                                                                                                                                                                                                                                                                                                                                              <w:divsChild>
                                                                                                                                                                                                                                                                                                                                                                                                                <w:div w:id="1945192372">
                                                                                                                                                                                                                                                                                                                                                                                                                  <w:marLeft w:val="0"/>
                                                                                                                                                                                                                                                                                                                                                                                                                  <w:marRight w:val="0"/>
                                                                                                                                                                                                                                                                                                                                                                                                                  <w:marTop w:val="0"/>
                                                                                                                                                                                                                                                                                                                                                                                                                  <w:marBottom w:val="0"/>
                                                                                                                                                                                                                                                                                                                                                                                                                  <w:divBdr>
                                                                                                                                                                                                                                                                                                                                                                                                                    <w:top w:val="none" w:sz="0" w:space="0" w:color="auto"/>
                                                                                                                                                                                                                                                                                                                                                                                                                    <w:left w:val="none" w:sz="0" w:space="0" w:color="auto"/>
                                                                                                                                                                                                                                                                                                                                                                                                                    <w:bottom w:val="none" w:sz="0" w:space="0" w:color="auto"/>
                                                                                                                                                                                                                                                                                                                                                                                                                    <w:right w:val="none" w:sz="0" w:space="0" w:color="auto"/>
                                                                                                                                                                                                                                                                                                                                                                                                                  </w:divBdr>
                                                                                                                                                                                                                                                                                                                                                                                                                </w:div>
                                                                                                                                                                                                                                                                                                                                                                                                                <w:div w:id="1476602870">
                                                                                                                                                                                                                                                                                                                                                                                                                  <w:marLeft w:val="0"/>
                                                                                                                                                                                                                                                                                                                                                                                                                  <w:marRight w:val="0"/>
                                                                                                                                                                                                                                                                                                                                                                                                                  <w:marTop w:val="0"/>
                                                                                                                                                                                                                                                                                                                                                                                                                  <w:marBottom w:val="0"/>
                                                                                                                                                                                                                                                                                                                                                                                                                  <w:divBdr>
                                                                                                                                                                                                                                                                                                                                                                                                                    <w:top w:val="none" w:sz="0" w:space="0" w:color="auto"/>
                                                                                                                                                                                                                                                                                                                                                                                                                    <w:left w:val="none" w:sz="0" w:space="0" w:color="auto"/>
                                                                                                                                                                                                                                                                                                                                                                                                                    <w:bottom w:val="none" w:sz="0" w:space="0" w:color="auto"/>
                                                                                                                                                                                                                                                                                                                                                                                                                    <w:right w:val="none" w:sz="0" w:space="0" w:color="auto"/>
                                                                                                                                                                                                                                                                                                                                                                                                                  </w:divBdr>
                                                                                                                                                                                                                                                                                                                                                                                                                  <w:divsChild>
                                                                                                                                                                                                                                                                                                                                                                                                                    <w:div w:id="851840659">
                                                                                                                                                                                                                                                                                                                                                                                                                      <w:marLeft w:val="0"/>
                                                                                                                                                                                                                                                                                                                                                                                                                      <w:marRight w:val="0"/>
                                                                                                                                                                                                                                                                                                                                                                                                                      <w:marTop w:val="0"/>
                                                                                                                                                                                                                                                                                                                                                                                                                      <w:marBottom w:val="0"/>
                                                                                                                                                                                                                                                                                                                                                                                                                      <w:divBdr>
                                                                                                                                                                                                                                                                                                                                                                                                                        <w:top w:val="none" w:sz="0" w:space="0" w:color="auto"/>
                                                                                                                                                                                                                                                                                                                                                                                                                        <w:left w:val="none" w:sz="0" w:space="0" w:color="auto"/>
                                                                                                                                                                                                                                                                                                                                                                                                                        <w:bottom w:val="none" w:sz="0" w:space="0" w:color="auto"/>
                                                                                                                                                                                                                                                                                                                                                                                                                        <w:right w:val="none" w:sz="0" w:space="0" w:color="auto"/>
                                                                                                                                                                                                                                                                                                                                                                                                                      </w:divBdr>
                                                                                                                                                                                                                                                                                                                                                                                                                      <w:divsChild>
                                                                                                                                                                                                                                                                                                                                                                                                                        <w:div w:id="1626109512">
                                                                                                                                                                                                                                                                                                                                                                                                                          <w:marLeft w:val="0"/>
                                                                                                                                                                                                                                                                                                                                                                                                                          <w:marRight w:val="0"/>
                                                                                                                                                                                                                                                                                                                                                                                                                          <w:marTop w:val="0"/>
                                                                                                                                                                                                                                                                                                                                                                                                                          <w:marBottom w:val="0"/>
                                                                                                                                                                                                                                                                                                                                                                                                                          <w:divBdr>
                                                                                                                                                                                                                                                                                                                                                                                                                            <w:top w:val="none" w:sz="0" w:space="0" w:color="auto"/>
                                                                                                                                                                                                                                                                                                                                                                                                                            <w:left w:val="none" w:sz="0" w:space="0" w:color="auto"/>
                                                                                                                                                                                                                                                                                                                                                                                                                            <w:bottom w:val="none" w:sz="0" w:space="0" w:color="auto"/>
                                                                                                                                                                                                                                                                                                                                                                                                                            <w:right w:val="none" w:sz="0" w:space="0" w:color="auto"/>
                                                                                                                                                                                                                                                                                                                                                                                                                          </w:divBdr>
                                                                                                                                                                                                                                                                                                                                                                                                                          <w:divsChild>
                                                                                                                                                                                                                                                                                                                                                                                                                            <w:div w:id="1434546876">
                                                                                                                                                                                                                                                                                                                                                                                                                              <w:marLeft w:val="0"/>
                                                                                                                                                                                                                                                                                                                                                                                                                              <w:marRight w:val="0"/>
                                                                                                                                                                                                                                                                                                                                                                                                                              <w:marTop w:val="0"/>
                                                                                                                                                                                                                                                                                                                                                                                                                              <w:marBottom w:val="0"/>
                                                                                                                                                                                                                                                                                                                                                                                                                              <w:divBdr>
                                                                                                                                                                                                                                                                                                                                                                                                                                <w:top w:val="none" w:sz="0" w:space="0" w:color="auto"/>
                                                                                                                                                                                                                                                                                                                                                                                                                                <w:left w:val="none" w:sz="0" w:space="0" w:color="auto"/>
                                                                                                                                                                                                                                                                                                                                                                                                                                <w:bottom w:val="none" w:sz="0" w:space="0" w:color="auto"/>
                                                                                                                                                                                                                                                                                                                                                                                                                                <w:right w:val="none" w:sz="0" w:space="0" w:color="auto"/>
                                                                                                                                                                                                                                                                                                                                                                                                                              </w:divBdr>
                                                                                                                                                                                                                                                                                                                                                                                                                              <w:divsChild>
                                                                                                                                                                                                                                                                                                                                                                                                                                <w:div w:id="1964382724">
                                                                                                                                                                                                                                                                                                                                                                                                                                  <w:marLeft w:val="0"/>
                                                                                                                                                                                                                                                                                                                                                                                                                                  <w:marRight w:val="0"/>
                                                                                                                                                                                                                                                                                                                                                                                                                                  <w:marTop w:val="0"/>
                                                                                                                                                                                                                                                                                                                                                                                                                                  <w:marBottom w:val="0"/>
                                                                                                                                                                                                                                                                                                                                                                                                                                  <w:divBdr>
                                                                                                                                                                                                                                                                                                                                                                                                                                    <w:top w:val="none" w:sz="0" w:space="0" w:color="auto"/>
                                                                                                                                                                                                                                                                                                                                                                                                                                    <w:left w:val="none" w:sz="0" w:space="0" w:color="auto"/>
                                                                                                                                                                                                                                                                                                                                                                                                                                    <w:bottom w:val="none" w:sz="0" w:space="0" w:color="auto"/>
                                                                                                                                                                                                                                                                                                                                                                                                                                    <w:right w:val="none" w:sz="0" w:space="0" w:color="auto"/>
                                                                                                                                                                                                                                                                                                                                                                                                                                  </w:divBdr>
                                                                                                                                                                                                                                                                                                                                                                                                                                  <w:divsChild>
                                                                                                                                                                                                                                                                                                                                                                                                                                    <w:div w:id="1059745328">
                                                                                                                                                                                                                                                                                                                                                                                                                                      <w:marLeft w:val="0"/>
                                                                                                                                                                                                                                                                                                                                                                                                                                      <w:marRight w:val="0"/>
                                                                                                                                                                                                                                                                                                                                                                                                                                      <w:marTop w:val="0"/>
                                                                                                                                                                                                                                                                                                                                                                                                                                      <w:marBottom w:val="0"/>
                                                                                                                                                                                                                                                                                                                                                                                                                                      <w:divBdr>
                                                                                                                                                                                                                                                                                                                                                                                                                                        <w:top w:val="none" w:sz="0" w:space="0" w:color="auto"/>
                                                                                                                                                                                                                                                                                                                                                                                                                                        <w:left w:val="none" w:sz="0" w:space="0" w:color="auto"/>
                                                                                                                                                                                                                                                                                                                                                                                                                                        <w:bottom w:val="none" w:sz="0" w:space="0" w:color="auto"/>
                                                                                                                                                                                                                                                                                                                                                                                                                                        <w:right w:val="none" w:sz="0" w:space="0" w:color="auto"/>
                                                                                                                                                                                                                                                                                                                                                                                                                                      </w:divBdr>
                                                                                                                                                                                                                                                                                                                                                                                                                                      <w:divsChild>
                                                                                                                                                                                                                                                                                                                                                                                                                                        <w:div w:id="144707035">
                                                                                                                                                                                                                                                                                                                                                                                                                                          <w:marLeft w:val="0"/>
                                                                                                                                                                                                                                                                                                                                                                                                                                          <w:marRight w:val="0"/>
                                                                                                                                                                                                                                                                                                                                                                                                                                          <w:marTop w:val="0"/>
                                                                                                                                                                                                                                                                                                                                                                                                                                          <w:marBottom w:val="0"/>
                                                                                                                                                                                                                                                                                                                                                                                                                                          <w:divBdr>
                                                                                                                                                                                                                                                                                                                                                                                                                                            <w:top w:val="none" w:sz="0" w:space="0" w:color="auto"/>
                                                                                                                                                                                                                                                                                                                                                                                                                                            <w:left w:val="none" w:sz="0" w:space="0" w:color="auto"/>
                                                                                                                                                                                                                                                                                                                                                                                                                                            <w:bottom w:val="none" w:sz="0" w:space="0" w:color="auto"/>
                                                                                                                                                                                                                                                                                                                                                                                                                                            <w:right w:val="none" w:sz="0" w:space="0" w:color="auto"/>
                                                                                                                                                                                                                                                                                                                                                                                                                                          </w:divBdr>
                                                                                                                                                                                                                                                                                                                                                                                                                                          <w:divsChild>
                                                                                                                                                                                                                                                                                                                                                                                                                                            <w:div w:id="318461643">
                                                                                                                                                                                                                                                                                                                                                                                                                                              <w:marLeft w:val="0"/>
                                                                                                                                                                                                                                                                                                                                                                                                                                              <w:marRight w:val="0"/>
                                                                                                                                                                                                                                                                                                                                                                                                                                              <w:marTop w:val="0"/>
                                                                                                                                                                                                                                                                                                                                                                                                                                              <w:marBottom w:val="0"/>
                                                                                                                                                                                                                                                                                                                                                                                                                                              <w:divBdr>
                                                                                                                                                                                                                                                                                                                                                                                                                                                <w:top w:val="none" w:sz="0" w:space="0" w:color="auto"/>
                                                                                                                                                                                                                                                                                                                                                                                                                                                <w:left w:val="none" w:sz="0" w:space="0" w:color="auto"/>
                                                                                                                                                                                                                                                                                                                                                                                                                                                <w:bottom w:val="none" w:sz="0" w:space="0" w:color="auto"/>
                                                                                                                                                                                                                                                                                                                                                                                                                                                <w:right w:val="none" w:sz="0" w:space="0" w:color="auto"/>
                                                                                                                                                                                                                                                                                                                                                                                                                                              </w:divBdr>
                                                                                                                                                                                                                                                                                                                                                                                                                                              <w:divsChild>
                                                                                                                                                                                                                                                                                                                                                                                                                                                <w:div w:id="1628242320">
                                                                                                                                                                                                                                                                                                                                                                                                                                                  <w:marLeft w:val="0"/>
                                                                                                                                                                                                                                                                                                                                                                                                                                                  <w:marRight w:val="0"/>
                                                                                                                                                                                                                                                                                                                                                                                                                                                  <w:marTop w:val="0"/>
                                                                                                                                                                                                                                                                                                                                                                                                                                                  <w:marBottom w:val="0"/>
                                                                                                                                                                                                                                                                                                                                                                                                                                                  <w:divBdr>
                                                                                                                                                                                                                                                                                                                                                                                                                                                    <w:top w:val="none" w:sz="0" w:space="0" w:color="auto"/>
                                                                                                                                                                                                                                                                                                                                                                                                                                                    <w:left w:val="none" w:sz="0" w:space="0" w:color="auto"/>
                                                                                                                                                                                                                                                                                                                                                                                                                                                    <w:bottom w:val="none" w:sz="0" w:space="0" w:color="auto"/>
                                                                                                                                                                                                                                                                                                                                                                                                                                                    <w:right w:val="none" w:sz="0" w:space="0" w:color="auto"/>
                                                                                                                                                                                                                                                                                                                                                                                                                                                  </w:divBdr>
                                                                                                                                                                                                                                                                                                                                                                                                                                                  <w:divsChild>
                                                                                                                                                                                                                                                                                                                                                                                                                                                    <w:div w:id="1959019604">
                                                                                                                                                                                                                                                                                                                                                                                                                                                      <w:marLeft w:val="0"/>
                                                                                                                                                                                                                                                                                                                                                                                                                                                      <w:marRight w:val="0"/>
                                                                                                                                                                                                                                                                                                                                                                                                                                                      <w:marTop w:val="0"/>
                                                                                                                                                                                                                                                                                                                                                                                                                                                      <w:marBottom w:val="0"/>
                                                                                                                                                                                                                                                                                                                                                                                                                                                      <w:divBdr>
                                                                                                                                                                                                                                                                                                                                                                                                                                                        <w:top w:val="none" w:sz="0" w:space="0" w:color="auto"/>
                                                                                                                                                                                                                                                                                                                                                                                                                                                        <w:left w:val="none" w:sz="0" w:space="0" w:color="auto"/>
                                                                                                                                                                                                                                                                                                                                                                                                                                                        <w:bottom w:val="none" w:sz="0" w:space="0" w:color="auto"/>
                                                                                                                                                                                                                                                                                                                                                                                                                                                        <w:right w:val="none" w:sz="0" w:space="0" w:color="auto"/>
                                                                                                                                                                                                                                                                                                                                                                                                                                                      </w:divBdr>
                                                                                                                                                                                                                                                                                                                                                                                                                                                      <w:divsChild>
                                                                                                                                                                                                                                                                                                                                                                                                                                                        <w:div w:id="1329748738">
                                                                                                                                                                                                                                                                                                                                                                                                                                                          <w:marLeft w:val="0"/>
                                                                                                                                                                                                                                                                                                                                                                                                                                                          <w:marRight w:val="0"/>
                                                                                                                                                                                                                                                                                                                                                                                                                                                          <w:marTop w:val="0"/>
                                                                                                                                                                                                                                                                                                                                                                                                                                                          <w:marBottom w:val="0"/>
                                                                                                                                                                                                                                                                                                                                                                                                                                                          <w:divBdr>
                                                                                                                                                                                                                                                                                                                                                                                                                                                            <w:top w:val="none" w:sz="0" w:space="0" w:color="auto"/>
                                                                                                                                                                                                                                                                                                                                                                                                                                                            <w:left w:val="none" w:sz="0" w:space="0" w:color="auto"/>
                                                                                                                                                                                                                                                                                                                                                                                                                                                            <w:bottom w:val="none" w:sz="0" w:space="0" w:color="auto"/>
                                                                                                                                                                                                                                                                                                                                                                                                                                                            <w:right w:val="none" w:sz="0" w:space="0" w:color="auto"/>
                                                                                                                                                                                                                                                                                                                                                                                                                                                          </w:divBdr>
                                                                                                                                                                                                                                                                                                                                                                                                                                                          <w:divsChild>
                                                                                                                                                                                                                                                                                                                                                                                                                                                            <w:div w:id="215052867">
                                                                                                                                                                                                                                                                                                                                                                                                                                                              <w:marLeft w:val="0"/>
                                                                                                                                                                                                                                                                                                                                                                                                                                                              <w:marRight w:val="0"/>
                                                                                                                                                                                                                                                                                                                                                                                                                                                              <w:marTop w:val="0"/>
                                                                                                                                                                                                                                                                                                                                                                                                                                                              <w:marBottom w:val="0"/>
                                                                                                                                                                                                                                                                                                                                                                                                                                                              <w:divBdr>
                                                                                                                                                                                                                                                                                                                                                                                                                                                                <w:top w:val="none" w:sz="0" w:space="0" w:color="auto"/>
                                                                                                                                                                                                                                                                                                                                                                                                                                                                <w:left w:val="none" w:sz="0" w:space="0" w:color="auto"/>
                                                                                                                                                                                                                                                                                                                                                                                                                                                                <w:bottom w:val="none" w:sz="0" w:space="0" w:color="auto"/>
                                                                                                                                                                                                                                                                                                                                                                                                                                                                <w:right w:val="none" w:sz="0" w:space="0" w:color="auto"/>
                                                                                                                                                                                                                                                                                                                                                                                                                                                              </w:divBdr>
                                                                                                                                                                                                                                                                                                                                                                                                                                                              <w:divsChild>
                                                                                                                                                                                                                                                                                                                                                                                                                                                                <w:div w:id="1366324822">
                                                                                                                                                                                                                                                                                                                                                                                                                                                                  <w:marLeft w:val="0"/>
                                                                                                                                                                                                                                                                                                                                                                                                                                                                  <w:marRight w:val="0"/>
                                                                                                                                                                                                                                                                                                                                                                                                                                                                  <w:marTop w:val="0"/>
                                                                                                                                                                                                                                                                                                                                                                                                                                                                  <w:marBottom w:val="0"/>
                                                                                                                                                                                                                                                                                                                                                                                                                                                                  <w:divBdr>
                                                                                                                                                                                                                                                                                                                                                                                                                                                                    <w:top w:val="none" w:sz="0" w:space="0" w:color="auto"/>
                                                                                                                                                                                                                                                                                                                                                                                                                                                                    <w:left w:val="none" w:sz="0" w:space="0" w:color="auto"/>
                                                                                                                                                                                                                                                                                                                                                                                                                                                                    <w:bottom w:val="none" w:sz="0" w:space="0" w:color="auto"/>
                                                                                                                                                                                                                                                                                                                                                                                                                                                                    <w:right w:val="none" w:sz="0" w:space="0" w:color="auto"/>
                                                                                                                                                                                                                                                                                                                                                                                                                                                                  </w:divBdr>
                                                                                                                                                                                                                                                                                                                                                                                                                                                                  <w:divsChild>
                                                                                                                                                                                                                                                                                                                                                                                                                                                                    <w:div w:id="1827434291">
                                                                                                                                                                                                                                                                                                                                                                                                                                                                      <w:marLeft w:val="0"/>
                                                                                                                                                                                                                                                                                                                                                                                                                                                                      <w:marRight w:val="0"/>
                                                                                                                                                                                                                                                                                                                                                                                                                                                                      <w:marTop w:val="0"/>
                                                                                                                                                                                                                                                                                                                                                                                                                                                                      <w:marBottom w:val="0"/>
                                                                                                                                                                                                                                                                                                                                                                                                                                                                      <w:divBdr>
                                                                                                                                                                                                                                                                                                                                                                                                                                                                        <w:top w:val="none" w:sz="0" w:space="0" w:color="auto"/>
                                                                                                                                                                                                                                                                                                                                                                                                                                                                        <w:left w:val="none" w:sz="0" w:space="0" w:color="auto"/>
                                                                                                                                                                                                                                                                                                                                                                                                                                                                        <w:bottom w:val="none" w:sz="0" w:space="0" w:color="auto"/>
                                                                                                                                                                                                                                                                                                                                                                                                                                                                        <w:right w:val="none" w:sz="0" w:space="0" w:color="auto"/>
                                                                                                                                                                                                                                                                                                                                                                                                                                                                      </w:divBdr>
                                                                                                                                                                                                                                                                                                                                                                                                                                                                      <w:divsChild>
                                                                                                                                                                                                                                                                                                                                                                                                                                                                        <w:div w:id="876312145">
                                                                                                                                                                                                                                                                                                                                                                                                                                                                          <w:marLeft w:val="0"/>
                                                                                                                                                                                                                                                                                                                                                                                                                                                                          <w:marRight w:val="0"/>
                                                                                                                                                                                                                                                                                                                                                                                                                                                                          <w:marTop w:val="0"/>
                                                                                                                                                                                                                                                                                                                                                                                                                                                                          <w:marBottom w:val="0"/>
                                                                                                                                                                                                                                                                                                                                                                                                                                                                          <w:divBdr>
                                                                                                                                                                                                                                                                                                                                                                                                                                                                            <w:top w:val="none" w:sz="0" w:space="0" w:color="auto"/>
                                                                                                                                                                                                                                                                                                                                                                                                                                                                            <w:left w:val="none" w:sz="0" w:space="0" w:color="auto"/>
                                                                                                                                                                                                                                                                                                                                                                                                                                                                            <w:bottom w:val="none" w:sz="0" w:space="0" w:color="auto"/>
                                                                                                                                                                                                                                                                                                                                                                                                                                                                            <w:right w:val="none" w:sz="0" w:space="0" w:color="auto"/>
                                                                                                                                                                                                                                                                                                                                                                                                                                                                          </w:divBdr>
                                                                                                                                                                                                                                                                                                                                                                                                                                                                          <w:divsChild>
                                                                                                                                                                                                                                                                                                                                                                                                                                                                            <w:div w:id="443697577">
                                                                                                                                                                                                                                                                                                                                                                                                                                                                              <w:marLeft w:val="0"/>
                                                                                                                                                                                                                                                                                                                                                                                                                                                                              <w:marRight w:val="0"/>
                                                                                                                                                                                                                                                                                                                                                                                                                                                                              <w:marTop w:val="0"/>
                                                                                                                                                                                                                                                                                                                                                                                                                                                                              <w:marBottom w:val="0"/>
                                                                                                                                                                                                                                                                                                                                                                                                                                                                              <w:divBdr>
                                                                                                                                                                                                                                                                                                                                                                                                                                                                                <w:top w:val="none" w:sz="0" w:space="0" w:color="auto"/>
                                                                                                                                                                                                                                                                                                                                                                                                                                                                                <w:left w:val="none" w:sz="0" w:space="0" w:color="auto"/>
                                                                                                                                                                                                                                                                                                                                                                                                                                                                                <w:bottom w:val="none" w:sz="0" w:space="0" w:color="auto"/>
                                                                                                                                                                                                                                                                                                                                                                                                                                                                                <w:right w:val="none" w:sz="0" w:space="0" w:color="auto"/>
                                                                                                                                                                                                                                                                                                                                                                                                                                                                              </w:divBdr>
                                                                                                                                                                                                                                                                                                                                                                                                                                                                              <w:divsChild>
                                                                                                                                                                                                                                                                                                                                                                                                                                                                                <w:div w:id="2079550506">
                                                                                                                                                                                                                                                                                                                                                                                                                                                                                  <w:marLeft w:val="0"/>
                                                                                                                                                                                                                                                                                                                                                                                                                                                                                  <w:marRight w:val="0"/>
                                                                                                                                                                                                                                                                                                                                                                                                                                                                                  <w:marTop w:val="0"/>
                                                                                                                                                                                                                                                                                                                                                                                                                                                                                  <w:marBottom w:val="0"/>
                                                                                                                                                                                                                                                                                                                                                                                                                                                                                  <w:divBdr>
                                                                                                                                                                                                                                                                                                                                                                                                                                                                                    <w:top w:val="none" w:sz="0" w:space="0" w:color="auto"/>
                                                                                                                                                                                                                                                                                                                                                                                                                                                                                    <w:left w:val="none" w:sz="0" w:space="0" w:color="auto"/>
                                                                                                                                                                                                                                                                                                                                                                                                                                                                                    <w:bottom w:val="none" w:sz="0" w:space="0" w:color="auto"/>
                                                                                                                                                                                                                                                                                                                                                                                                                                                                                    <w:right w:val="none" w:sz="0" w:space="0" w:color="auto"/>
                                                                                                                                                                                                                                                                                                                                                                                                                                                                                  </w:divBdr>
                                                                                                                                                                                                                                                                                                                                                                                                                                                                                  <w:divsChild>
                                                                                                                                                                                                                                                                                                                                                                                                                                                                                    <w:div w:id="2142531691">
                                                                                                                                                                                                                                                                                                                                                                                                                                                                                      <w:marLeft w:val="0"/>
                                                                                                                                                                                                                                                                                                                                                                                                                                                                                      <w:marRight w:val="0"/>
                                                                                                                                                                                                                                                                                                                                                                                                                                                                                      <w:marTop w:val="0"/>
                                                                                                                                                                                                                                                                                                                                                                                                                                                                                      <w:marBottom w:val="0"/>
                                                                                                                                                                                                                                                                                                                                                                                                                                                                                      <w:divBdr>
                                                                                                                                                                                                                                                                                                                                                                                                                                                                                        <w:top w:val="none" w:sz="0" w:space="0" w:color="auto"/>
                                                                                                                                                                                                                                                                                                                                                                                                                                                                                        <w:left w:val="none" w:sz="0" w:space="0" w:color="auto"/>
                                                                                                                                                                                                                                                                                                                                                                                                                                                                                        <w:bottom w:val="none" w:sz="0" w:space="0" w:color="auto"/>
                                                                                                                                                                                                                                                                                                                                                                                                                                                                                        <w:right w:val="none" w:sz="0" w:space="0" w:color="auto"/>
                                                                                                                                                                                                                                                                                                                                                                                                                                                                                      </w:divBdr>
                                                                                                                                                                                                                                                                                                                                                                                                                                                                                      <w:divsChild>
                                                                                                                                                                                                                                                                                                                                                                                                                                                                                        <w:div w:id="92826517">
                                                                                                                                                                                                                                                                                                                                                                                                                                                                                          <w:marLeft w:val="0"/>
                                                                                                                                                                                                                                                                                                                                                                                                                                                                                          <w:marRight w:val="0"/>
                                                                                                                                                                                                                                                                                                                                                                                                                                                                                          <w:marTop w:val="0"/>
                                                                                                                                                                                                                                                                                                                                                                                                                                                                                          <w:marBottom w:val="0"/>
                                                                                                                                                                                                                                                                                                                                                                                                                                                                                          <w:divBdr>
                                                                                                                                                                                                                                                                                                                                                                                                                                                                                            <w:top w:val="none" w:sz="0" w:space="0" w:color="auto"/>
                                                                                                                                                                                                                                                                                                                                                                                                                                                                                            <w:left w:val="none" w:sz="0" w:space="0" w:color="auto"/>
                                                                                                                                                                                                                                                                                                                                                                                                                                                                                            <w:bottom w:val="none" w:sz="0" w:space="0" w:color="auto"/>
                                                                                                                                                                                                                                                                                                                                                                                                                                                                                            <w:right w:val="none" w:sz="0" w:space="0" w:color="auto"/>
                                                                                                                                                                                                                                                                                                                                                                                                                                                                                          </w:divBdr>
                                                                                                                                                                                                                                                                                                                                                                                                                                                                                          <w:divsChild>
                                                                                                                                                                                                                                                                                                                                                                                                                                                                                            <w:div w:id="1611666435">
                                                                                                                                                                                                                                                                                                                                                                                                                                                                                              <w:marLeft w:val="0"/>
                                                                                                                                                                                                                                                                                                                                                                                                                                                                                              <w:marRight w:val="0"/>
                                                                                                                                                                                                                                                                                                                                                                                                                                                                                              <w:marTop w:val="0"/>
                                                                                                                                                                                                                                                                                                                                                                                                                                                                                              <w:marBottom w:val="0"/>
                                                                                                                                                                                                                                                                                                                                                                                                                                                                                              <w:divBdr>
                                                                                                                                                                                                                                                                                                                                                                                                                                                                                                <w:top w:val="none" w:sz="0" w:space="0" w:color="auto"/>
                                                                                                                                                                                                                                                                                                                                                                                                                                                                                                <w:left w:val="none" w:sz="0" w:space="0" w:color="auto"/>
                                                                                                                                                                                                                                                                                                                                                                                                                                                                                                <w:bottom w:val="none" w:sz="0" w:space="0" w:color="auto"/>
                                                                                                                                                                                                                                                                                                                                                                                                                                                                                                <w:right w:val="none" w:sz="0" w:space="0" w:color="auto"/>
                                                                                                                                                                                                                                                                                                                                                                                                                                                                                              </w:divBdr>
                                                                                                                                                                                                                                                                                                                                                                                                                                                                                              <w:divsChild>
                                                                                                                                                                                                                                                                                                                                                                                                                                                                                                <w:div w:id="1881087961">
                                                                                                                                                                                                                                                                                                                                                                                                                                                                                                  <w:marLeft w:val="0"/>
                                                                                                                                                                                                                                                                                                                                                                                                                                                                                                  <w:marRight w:val="0"/>
                                                                                                                                                                                                                                                                                                                                                                                                                                                                                                  <w:marTop w:val="0"/>
                                                                                                                                                                                                                                                                                                                                                                                                                                                                                                  <w:marBottom w:val="0"/>
                                                                                                                                                                                                                                                                                                                                                                                                                                                                                                  <w:divBdr>
                                                                                                                                                                                                                                                                                                                                                                                                                                                                                                    <w:top w:val="none" w:sz="0" w:space="0" w:color="auto"/>
                                                                                                                                                                                                                                                                                                                                                                                                                                                                                                    <w:left w:val="none" w:sz="0" w:space="0" w:color="auto"/>
                                                                                                                                                                                                                                                                                                                                                                                                                                                                                                    <w:bottom w:val="none" w:sz="0" w:space="0" w:color="auto"/>
                                                                                                                                                                                                                                                                                                                                                                                                                                                                                                    <w:right w:val="none" w:sz="0" w:space="0" w:color="auto"/>
                                                                                                                                                                                                                                                                                                                                                                                                                                                                                                  </w:divBdr>
                                                                                                                                                                                                                                                                                                                                                                                                                                                                                                  <w:divsChild>
                                                                                                                                                                                                                                                                                                                                                                                                                                                                                                    <w:div w:id="1424764542">
                                                                                                                                                                                                                                                                                                                                                                                                                                                                                                      <w:marLeft w:val="0"/>
                                                                                                                                                                                                                                                                                                                                                                                                                                                                                                      <w:marRight w:val="0"/>
                                                                                                                                                                                                                                                                                                                                                                                                                                                                                                      <w:marTop w:val="0"/>
                                                                                                                                                                                                                                                                                                                                                                                                                                                                                                      <w:marBottom w:val="0"/>
                                                                                                                                                                                                                                                                                                                                                                                                                                                                                                      <w:divBdr>
                                                                                                                                                                                                                                                                                                                                                                                                                                                                                                        <w:top w:val="none" w:sz="0" w:space="0" w:color="auto"/>
                                                                                                                                                                                                                                                                                                                                                                                                                                                                                                        <w:left w:val="none" w:sz="0" w:space="0" w:color="auto"/>
                                                                                                                                                                                                                                                                                                                                                                                                                                                                                                        <w:bottom w:val="none" w:sz="0" w:space="0" w:color="auto"/>
                                                                                                                                                                                                                                                                                                                                                                                                                                                                                                        <w:right w:val="none" w:sz="0" w:space="0" w:color="auto"/>
                                                                                                                                                                                                                                                                                                                                                                                                                                                                                                      </w:divBdr>
                                                                                                                                                                                                                                                                                                                                                                                                                                                                                                      <w:divsChild>
                                                                                                                                                                                                                                                                                                                                                                                                                                                                                                        <w:div w:id="257102217">
                                                                                                                                                                                                                                                                                                                                                                                                                                                                                                          <w:marLeft w:val="0"/>
                                                                                                                                                                                                                                                                                                                                                                                                                                                                                                          <w:marRight w:val="0"/>
                                                                                                                                                                                                                                                                                                                                                                                                                                                                                                          <w:marTop w:val="0"/>
                                                                                                                                                                                                                                                                                                                                                                                                                                                                                                          <w:marBottom w:val="0"/>
                                                                                                                                                                                                                                                                                                                                                                                                                                                                                                          <w:divBdr>
                                                                                                                                                                                                                                                                                                                                                                                                                                                                                                            <w:top w:val="none" w:sz="0" w:space="0" w:color="auto"/>
                                                                                                                                                                                                                                                                                                                                                                                                                                                                                                            <w:left w:val="none" w:sz="0" w:space="0" w:color="auto"/>
                                                                                                                                                                                                                                                                                                                                                                                                                                                                                                            <w:bottom w:val="none" w:sz="0" w:space="0" w:color="auto"/>
                                                                                                                                                                                                                                                                                                                                                                                                                                                                                                            <w:right w:val="none" w:sz="0" w:space="0" w:color="auto"/>
                                                                                                                                                                                                                                                                                                                                                                                                                                                                                                          </w:divBdr>
                                                                                                                                                                                                                                                                                                                                                                                                                                                                                                          <w:divsChild>
                                                                                                                                                                                                                                                                                                                                                                                                                                                                                                            <w:div w:id="1183473830">
                                                                                                                                                                                                                                                                                                                                                                                                                                                                                                              <w:marLeft w:val="0"/>
                                                                                                                                                                                                                                                                                                                                                                                                                                                                                                              <w:marRight w:val="0"/>
                                                                                                                                                                                                                                                                                                                                                                                                                                                                                                              <w:marTop w:val="0"/>
                                                                                                                                                                                                                                                                                                                                                                                                                                                                                                              <w:marBottom w:val="0"/>
                                                                                                                                                                                                                                                                                                                                                                                                                                                                                                              <w:divBdr>
                                                                                                                                                                                                                                                                                                                                                                                                                                                                                                                <w:top w:val="none" w:sz="0" w:space="0" w:color="auto"/>
                                                                                                                                                                                                                                                                                                                                                                                                                                                                                                                <w:left w:val="none" w:sz="0" w:space="0" w:color="auto"/>
                                                                                                                                                                                                                                                                                                                                                                                                                                                                                                                <w:bottom w:val="none" w:sz="0" w:space="0" w:color="auto"/>
                                                                                                                                                                                                                                                                                                                                                                                                                                                                                                                <w:right w:val="none" w:sz="0" w:space="0" w:color="auto"/>
                                                                                                                                                                                                                                                                                                                                                                                                                                                                                                              </w:divBdr>
                                                                                                                                                                                                                                                                                                                                                                                                                                                                                                              <w:divsChild>
                                                                                                                                                                                                                                                                                                                                                                                                                                                                                                                <w:div w:id="409738582">
                                                                                                                                                                                                                                                                                                                                                                                                                                                                                                                  <w:marLeft w:val="0"/>
                                                                                                                                                                                                                                                                                                                                                                                                                                                                                                                  <w:marRight w:val="0"/>
                                                                                                                                                                                                                                                                                                                                                                                                                                                                                                                  <w:marTop w:val="0"/>
                                                                                                                                                                                                                                                                                                                                                                                                                                                                                                                  <w:marBottom w:val="0"/>
                                                                                                                                                                                                                                                                                                                                                                                                                                                                                                                  <w:divBdr>
                                                                                                                                                                                                                                                                                                                                                                                                                                                                                                                    <w:top w:val="none" w:sz="0" w:space="0" w:color="auto"/>
                                                                                                                                                                                                                                                                                                                                                                                                                                                                                                                    <w:left w:val="none" w:sz="0" w:space="0" w:color="auto"/>
                                                                                                                                                                                                                                                                                                                                                                                                                                                                                                                    <w:bottom w:val="none" w:sz="0" w:space="0" w:color="auto"/>
                                                                                                                                                                                                                                                                                                                                                                                                                                                                                                                    <w:right w:val="none" w:sz="0" w:space="0" w:color="auto"/>
                                                                                                                                                                                                                                                                                                                                                                                                                                                                                                                  </w:divBdr>
                                                                                                                                                                                                                                                                                                                                                                                                                                                                                                                  <w:divsChild>
                                                                                                                                                                                                                                                                                                                                                                                                                                                                                                                    <w:div w:id="710569202">
                                                                                                                                                                                                                                                                                                                                                                                                                                                                                                                      <w:marLeft w:val="0"/>
                                                                                                                                                                                                                                                                                                                                                                                                                                                                                                                      <w:marRight w:val="0"/>
                                                                                                                                                                                                                                                                                                                                                                                                                                                                                                                      <w:marTop w:val="0"/>
                                                                                                                                                                                                                                                                                                                                                                                                                                                                                                                      <w:marBottom w:val="0"/>
                                                                                                                                                                                                                                                                                                                                                                                                                                                                                                                      <w:divBdr>
                                                                                                                                                                                                                                                                                                                                                                                                                                                                                                                        <w:top w:val="none" w:sz="0" w:space="0" w:color="auto"/>
                                                                                                                                                                                                                                                                                                                                                                                                                                                                                                                        <w:left w:val="none" w:sz="0" w:space="0" w:color="auto"/>
                                                                                                                                                                                                                                                                                                                                                                                                                                                                                                                        <w:bottom w:val="none" w:sz="0" w:space="0" w:color="auto"/>
                                                                                                                                                                                                                                                                                                                                                                                                                                                                                                                        <w:right w:val="none" w:sz="0" w:space="0" w:color="auto"/>
                                                                                                                                                                                                                                                                                                                                                                                                                                                                                                                      </w:divBdr>
                                                                                                                                                                                                                                                                                                                                                                                                                                                                                                                      <w:divsChild>
                                                                                                                                                                                                                                                                                                                                                                                                                                                                                                                        <w:div w:id="1438982252">
                                                                                                                                                                                                                                                                                                                                                                                                                                                                                                                          <w:marLeft w:val="0"/>
                                                                                                                                                                                                                                                                                                                                                                                                                                                                                                                          <w:marRight w:val="0"/>
                                                                                                                                                                                                                                                                                                                                                                                                                                                                                                                          <w:marTop w:val="0"/>
                                                                                                                                                                                                                                                                                                                                                                                                                                                                                                                          <w:marBottom w:val="0"/>
                                                                                                                                                                                                                                                                                                                                                                                                                                                                                                                          <w:divBdr>
                                                                                                                                                                                                                                                                                                                                                                                                                                                                                                                            <w:top w:val="none" w:sz="0" w:space="0" w:color="auto"/>
                                                                                                                                                                                                                                                                                                                                                                                                                                                                                                                            <w:left w:val="none" w:sz="0" w:space="0" w:color="auto"/>
                                                                                                                                                                                                                                                                                                                                                                                                                                                                                                                            <w:bottom w:val="none" w:sz="0" w:space="0" w:color="auto"/>
                                                                                                                                                                                                                                                                                                                                                                                                                                                                                                                            <w:right w:val="none" w:sz="0" w:space="0" w:color="auto"/>
                                                                                                                                                                                                                                                                                                                                                                                                                                                                                                                          </w:divBdr>
                                                                                                                                                                                                                                                                                                                                                                                                                                                                                                                          <w:divsChild>
                                                                                                                                                                                                                                                                                                                                                                                                                                                                                                                            <w:div w:id="1161383037">
                                                                                                                                                                                                                                                                                                                                                                                                                                                                                                                              <w:marLeft w:val="0"/>
                                                                                                                                                                                                                                                                                                                                                                                                                                                                                                                              <w:marRight w:val="0"/>
                                                                                                                                                                                                                                                                                                                                                                                                                                                                                                                              <w:marTop w:val="0"/>
                                                                                                                                                                                                                                                                                                                                                                                                                                                                                                                              <w:marBottom w:val="0"/>
                                                                                                                                                                                                                                                                                                                                                                                                                                                                                                                              <w:divBdr>
                                                                                                                                                                                                                                                                                                                                                                                                                                                                                                                                <w:top w:val="none" w:sz="0" w:space="0" w:color="auto"/>
                                                                                                                                                                                                                                                                                                                                                                                                                                                                                                                                <w:left w:val="none" w:sz="0" w:space="0" w:color="auto"/>
                                                                                                                                                                                                                                                                                                                                                                                                                                                                                                                                <w:bottom w:val="none" w:sz="0" w:space="0" w:color="auto"/>
                                                                                                                                                                                                                                                                                                                                                                                                                                                                                                                                <w:right w:val="none" w:sz="0" w:space="0" w:color="auto"/>
                                                                                                                                                                                                                                                                                                                                                                                                                                                                                                                              </w:divBdr>
                                                                                                                                                                                                                                                                                                                                                                                                                                                                                                                              <w:divsChild>
                                                                                                                                                                                                                                                                                                                                                                                                                                                                                                                                <w:div w:id="1952279638">
                                                                                                                                                                                                                                                                                                                                                                                                                                                                                                                                  <w:marLeft w:val="0"/>
                                                                                                                                                                                                                                                                                                                                                                                                                                                                                                                                  <w:marRight w:val="0"/>
                                                                                                                                                                                                                                                                                                                                                                                                                                                                                                                                  <w:marTop w:val="0"/>
                                                                                                                                                                                                                                                                                                                                                                                                                                                                                                                                  <w:marBottom w:val="0"/>
                                                                                                                                                                                                                                                                                                                                                                                                                                                                                                                                  <w:divBdr>
                                                                                                                                                                                                                                                                                                                                                                                                                                                                                                                                    <w:top w:val="none" w:sz="0" w:space="0" w:color="auto"/>
                                                                                                                                                                                                                                                                                                                                                                                                                                                                                                                                    <w:left w:val="none" w:sz="0" w:space="0" w:color="auto"/>
                                                                                                                                                                                                                                                                                                                                                                                                                                                                                                                                    <w:bottom w:val="none" w:sz="0" w:space="0" w:color="auto"/>
                                                                                                                                                                                                                                                                                                                                                                                                                                                                                                                                    <w:right w:val="none" w:sz="0" w:space="0" w:color="auto"/>
                                                                                                                                                                                                                                                                                                                                                                                                                                                                                                                                  </w:divBdr>
                                                                                                                                                                                                                                                                                                                                                                                                                                                                                                                                  <w:divsChild>
                                                                                                                                                                                                                                                                                                                                                                                                                                                                                                                                    <w:div w:id="302084659">
                                                                                                                                                                                                                                                                                                                                                                                                                                                                                                                                      <w:marLeft w:val="0"/>
                                                                                                                                                                                                                                                                                                                                                                                                                                                                                                                                      <w:marRight w:val="0"/>
                                                                                                                                                                                                                                                                                                                                                                                                                                                                                                                                      <w:marTop w:val="0"/>
                                                                                                                                                                                                                                                                                                                                                                                                                                                                                                                                      <w:marBottom w:val="0"/>
                                                                                                                                                                                                                                                                                                                                                                                                                                                                                                                                      <w:divBdr>
                                                                                                                                                                                                                                                                                                                                                                                                                                                                                                                                        <w:top w:val="none" w:sz="0" w:space="0" w:color="auto"/>
                                                                                                                                                                                                                                                                                                                                                                                                                                                                                                                                        <w:left w:val="none" w:sz="0" w:space="0" w:color="auto"/>
                                                                                                                                                                                                                                                                                                                                                                                                                                                                                                                                        <w:bottom w:val="none" w:sz="0" w:space="0" w:color="auto"/>
                                                                                                                                                                                                                                                                                                                                                                                                                                                                                                                                        <w:right w:val="none" w:sz="0" w:space="0" w:color="auto"/>
                                                                                                                                                                                                                                                                                                                                                                                                                                                                                                                                      </w:divBdr>
                                                                                                                                                                                                                                                                                                                                                                                                                                                                                                                                      <w:divsChild>
                                                                                                                                                                                                                                                                                                                                                                                                                                                                                                                                        <w:div w:id="1848403471">
                                                                                                                                                                                                                                                                                                                                                                                                                                                                                                                                          <w:marLeft w:val="0"/>
                                                                                                                                                                                                                                                                                                                                                                                                                                                                                                                                          <w:marRight w:val="0"/>
                                                                                                                                                                                                                                                                                                                                                                                                                                                                                                                                          <w:marTop w:val="0"/>
                                                                                                                                                                                                                                                                                                                                                                                                                                                                                                                                          <w:marBottom w:val="0"/>
                                                                                                                                                                                                                                                                                                                                                                                                                                                                                                                                          <w:divBdr>
                                                                                                                                                                                                                                                                                                                                                                                                                                                                                                                                            <w:top w:val="none" w:sz="0" w:space="0" w:color="auto"/>
                                                                                                                                                                                                                                                                                                                                                                                                                                                                                                                                            <w:left w:val="none" w:sz="0" w:space="0" w:color="auto"/>
                                                                                                                                                                                                                                                                                                                                                                                                                                                                                                                                            <w:bottom w:val="none" w:sz="0" w:space="0" w:color="auto"/>
                                                                                                                                                                                                                                                                                                                                                                                                                                                                                                                                            <w:right w:val="none" w:sz="0" w:space="0" w:color="auto"/>
                                                                                                                                                                                                                                                                                                                                                                                                                                                                                                                                          </w:divBdr>
                                                                                                                                                                                                                                                                                                                                                                                                                                                                                                                                          <w:divsChild>
                                                                                                                                                                                                                                                                                                                                                                                                                                                                                                                                            <w:div w:id="797071492">
                                                                                                                                                                                                                                                                                                                                                                                                                                                                                                                                              <w:marLeft w:val="0"/>
                                                                                                                                                                                                                                                                                                                                                                                                                                                                                                                                              <w:marRight w:val="0"/>
                                                                                                                                                                                                                                                                                                                                                                                                                                                                                                                                              <w:marTop w:val="0"/>
                                                                                                                                                                                                                                                                                                                                                                                                                                                                                                                                              <w:marBottom w:val="0"/>
                                                                                                                                                                                                                                                                                                                                                                                                                                                                                                                                              <w:divBdr>
                                                                                                                                                                                                                                                                                                                                                                                                                                                                                                                                                <w:top w:val="none" w:sz="0" w:space="0" w:color="auto"/>
                                                                                                                                                                                                                                                                                                                                                                                                                                                                                                                                                <w:left w:val="none" w:sz="0" w:space="0" w:color="auto"/>
                                                                                                                                                                                                                                                                                                                                                                                                                                                                                                                                                <w:bottom w:val="none" w:sz="0" w:space="0" w:color="auto"/>
                                                                                                                                                                                                                                                                                                                                                                                                                                                                                                                                                <w:right w:val="none" w:sz="0" w:space="0" w:color="auto"/>
                                                                                                                                                                                                                                                                                                                                                                                                                                                                                                                                              </w:divBdr>
                                                                                                                                                                                                                                                                                                                                                                                                                                                                                                                                              <w:divsChild>
                                                                                                                                                                                                                                                                                                                                                                                                                                                                                                                                                <w:div w:id="1314291190">
                                                                                                                                                                                                                                                                                                                                                                                                                                                                                                                                                  <w:marLeft w:val="0"/>
                                                                                                                                                                                                                                                                                                                                                                                                                                                                                                                                                  <w:marRight w:val="0"/>
                                                                                                                                                                                                                                                                                                                                                                                                                                                                                                                                                  <w:marTop w:val="0"/>
                                                                                                                                                                                                                                                                                                                                                                                                                                                                                                                                                  <w:marBottom w:val="0"/>
                                                                                                                                                                                                                                                                                                                                                                                                                                                                                                                                                  <w:divBdr>
                                                                                                                                                                                                                                                                                                                                                                                                                                                                                                                                                    <w:top w:val="none" w:sz="0" w:space="0" w:color="auto"/>
                                                                                                                                                                                                                                                                                                                                                                                                                                                                                                                                                    <w:left w:val="none" w:sz="0" w:space="0" w:color="auto"/>
                                                                                                                                                                                                                                                                                                                                                                                                                                                                                                                                                    <w:bottom w:val="none" w:sz="0" w:space="0" w:color="auto"/>
                                                                                                                                                                                                                                                                                                                                                                                                                                                                                                                                                    <w:right w:val="none" w:sz="0" w:space="0" w:color="auto"/>
                                                                                                                                                                                                                                                                                                                                                                                                                                                                                                                                                  </w:divBdr>
                                                                                                                                                                                                                                                                                                                                                                                                                                                                                                                                                  <w:divsChild>
                                                                                                                                                                                                                                                                                                                                                                                                                                                                                                                                                    <w:div w:id="133720395">
                                                                                                                                                                                                                                                                                                                                                                                                                                                                                                                                                      <w:marLeft w:val="0"/>
                                                                                                                                                                                                                                                                                                                                                                                                                                                                                                                                                      <w:marRight w:val="0"/>
                                                                                                                                                                                                                                                                                                                                                                                                                                                                                                                                                      <w:marTop w:val="0"/>
                                                                                                                                                                                                                                                                                                                                                                                                                                                                                                                                                      <w:marBottom w:val="0"/>
                                                                                                                                                                                                                                                                                                                                                                                                                                                                                                                                                      <w:divBdr>
                                                                                                                                                                                                                                                                                                                                                                                                                                                                                                                                                        <w:top w:val="none" w:sz="0" w:space="0" w:color="auto"/>
                                                                                                                                                                                                                                                                                                                                                                                                                                                                                                                                                        <w:left w:val="none" w:sz="0" w:space="0" w:color="auto"/>
                                                                                                                                                                                                                                                                                                                                                                                                                                                                                                                                                        <w:bottom w:val="none" w:sz="0" w:space="0" w:color="auto"/>
                                                                                                                                                                                                                                                                                                                                                                                                                                                                                                                                                        <w:right w:val="none" w:sz="0" w:space="0" w:color="auto"/>
                                                                                                                                                                                                                                                                                                                                                                                                                                                                                                                                                      </w:divBdr>
                                                                                                                                                                                                                                                                                                                                                                                                                                                                                                                                                      <w:divsChild>
                                                                                                                                                                                                                                                                                                                                                                                                                                                                                                                                                        <w:div w:id="400369255">
                                                                                                                                                                                                                                                                                                                                                                                                                                                                                                                                                          <w:marLeft w:val="0"/>
                                                                                                                                                                                                                                                                                                                                                                                                                                                                                                                                                          <w:marRight w:val="0"/>
                                                                                                                                                                                                                                                                                                                                                                                                                                                                                                                                                          <w:marTop w:val="0"/>
                                                                                                                                                                                                                                                                                                                                                                                                                                                                                                                                                          <w:marBottom w:val="0"/>
                                                                                                                                                                                                                                                                                                                                                                                                                                                                                                                                                          <w:divBdr>
                                                                                                                                                                                                                                                                                                                                                                                                                                                                                                                                                            <w:top w:val="none" w:sz="0" w:space="0" w:color="auto"/>
                                                                                                                                                                                                                                                                                                                                                                                                                                                                                                                                                            <w:left w:val="none" w:sz="0" w:space="0" w:color="auto"/>
                                                                                                                                                                                                                                                                                                                                                                                                                                                                                                                                                            <w:bottom w:val="none" w:sz="0" w:space="0" w:color="auto"/>
                                                                                                                                                                                                                                                                                                                                                                                                                                                                                                                                                            <w:right w:val="none" w:sz="0" w:space="0" w:color="auto"/>
                                                                                                                                                                                                                                                                                                                                                                                                                                                                                                                                                          </w:divBdr>
                                                                                                                                                                                                                                                                                                                                                                                                                                                                                                                                                          <w:divsChild>
                                                                                                                                                                                                                                                                                                                                                                                                                                                                                                                                                            <w:div w:id="1284462358">
                                                                                                                                                                                                                                                                                                                                                                                                                                                                                                                                                              <w:marLeft w:val="0"/>
                                                                                                                                                                                                                                                                                                                                                                                                                                                                                                                                                              <w:marRight w:val="0"/>
                                                                                                                                                                                                                                                                                                                                                                                                                                                                                                                                                              <w:marTop w:val="0"/>
                                                                                                                                                                                                                                                                                                                                                                                                                                                                                                                                                              <w:marBottom w:val="0"/>
                                                                                                                                                                                                                                                                                                                                                                                                                                                                                                                                                              <w:divBdr>
                                                                                                                                                                                                                                                                                                                                                                                                                                                                                                                                                                <w:top w:val="none" w:sz="0" w:space="0" w:color="auto"/>
                                                                                                                                                                                                                                                                                                                                                                                                                                                                                                                                                                <w:left w:val="none" w:sz="0" w:space="0" w:color="auto"/>
                                                                                                                                                                                                                                                                                                                                                                                                                                                                                                                                                                <w:bottom w:val="none" w:sz="0" w:space="0" w:color="auto"/>
                                                                                                                                                                                                                                                                                                                                                                                                                                                                                                                                                                <w:right w:val="none" w:sz="0" w:space="0" w:color="auto"/>
                                                                                                                                                                                                                                                                                                                                                                                                                                                                                                                                                              </w:divBdr>
                                                                                                                                                                                                                                                                                                                                                                                                                                                                                                                                                              <w:divsChild>
                                                                                                                                                                                                                                                                                                                                                                                                                                                                                                                                                                <w:div w:id="1840191316">
                                                                                                                                                                                                                                                                                                                                                                                                                                                                                                                                                                  <w:marLeft w:val="0"/>
                                                                                                                                                                                                                                                                                                                                                                                                                                                                                                                                                                  <w:marRight w:val="0"/>
                                                                                                                                                                                                                                                                                                                                                                                                                                                                                                                                                                  <w:marTop w:val="0"/>
                                                                                                                                                                                                                                                                                                                                                                                                                                                                                                                                                                  <w:marBottom w:val="0"/>
                                                                                                                                                                                                                                                                                                                                                                                                                                                                                                                                                                  <w:divBdr>
                                                                                                                                                                                                                                                                                                                                                                                                                                                                                                                                                                    <w:top w:val="none" w:sz="0" w:space="0" w:color="auto"/>
                                                                                                                                                                                                                                                                                                                                                                                                                                                                                                                                                                    <w:left w:val="none" w:sz="0" w:space="0" w:color="auto"/>
                                                                                                                                                                                                                                                                                                                                                                                                                                                                                                                                                                    <w:bottom w:val="none" w:sz="0" w:space="0" w:color="auto"/>
                                                                                                                                                                                                                                                                                                                                                                                                                                                                                                                                                                    <w:right w:val="none" w:sz="0" w:space="0" w:color="auto"/>
                                                                                                                                                                                                                                                                                                                                                                                                                                                                                                                                                                  </w:divBdr>
                                                                                                                                                                                                                                                                                                                                                                                                                                                                                                                                                                  <w:divsChild>
                                                                                                                                                                                                                                                                                                                                                                                                                                                                                                                                                                    <w:div w:id="2018001119">
                                                                                                                                                                                                                                                                                                                                                                                                                                                                                                                                                                      <w:marLeft w:val="0"/>
                                                                                                                                                                                                                                                                                                                                                                                                                                                                                                                                                                      <w:marRight w:val="0"/>
                                                                                                                                                                                                                                                                                                                                                                                                                                                                                                                                                                      <w:marTop w:val="0"/>
                                                                                                                                                                                                                                                                                                                                                                                                                                                                                                                                                                      <w:marBottom w:val="0"/>
                                                                                                                                                                                                                                                                                                                                                                                                                                                                                                                                                                      <w:divBdr>
                                                                                                                                                                                                                                                                                                                                                                                                                                                                                                                                                                        <w:top w:val="none" w:sz="0" w:space="0" w:color="auto"/>
                                                                                                                                                                                                                                                                                                                                                                                                                                                                                                                                                                        <w:left w:val="none" w:sz="0" w:space="0" w:color="auto"/>
                                                                                                                                                                                                                                                                                                                                                                                                                                                                                                                                                                        <w:bottom w:val="none" w:sz="0" w:space="0" w:color="auto"/>
                                                                                                                                                                                                                                                                                                                                                                                                                                                                                                                                                                        <w:right w:val="none" w:sz="0" w:space="0" w:color="auto"/>
                                                                                                                                                                                                                                                                                                                                                                                                                                                                                                                                                                      </w:divBdr>
                                                                                                                                                                                                                                                                                                                                                                                                                                                                                                                                                                      <w:divsChild>
                                                                                                                                                                                                                                                                                                                                                                                                                                                                                                                                                                        <w:div w:id="1375079832">
                                                                                                                                                                                                                                                                                                                                                                                                                                                                                                                                                                          <w:marLeft w:val="0"/>
                                                                                                                                                                                                                                                                                                                                                                                                                                                                                                                                                                          <w:marRight w:val="0"/>
                                                                                                                                                                                                                                                                                                                                                                                                                                                                                                                                                                          <w:marTop w:val="0"/>
                                                                                                                                                                                                                                                                                                                                                                                                                                                                                                                                                                          <w:marBottom w:val="0"/>
                                                                                                                                                                                                                                                                                                                                                                                                                                                                                                                                                                          <w:divBdr>
                                                                                                                                                                                                                                                                                                                                                                                                                                                                                                                                                                            <w:top w:val="none" w:sz="0" w:space="0" w:color="auto"/>
                                                                                                                                                                                                                                                                                                                                                                                                                                                                                                                                                                            <w:left w:val="none" w:sz="0" w:space="0" w:color="auto"/>
                                                                                                                                                                                                                                                                                                                                                                                                                                                                                                                                                                            <w:bottom w:val="none" w:sz="0" w:space="0" w:color="auto"/>
                                                                                                                                                                                                                                                                                                                                                                                                                                                                                                                                                                            <w:right w:val="none" w:sz="0" w:space="0" w:color="auto"/>
                                                                                                                                                                                                                                                                                                                                                                                                                                                                                                                                                                          </w:divBdr>
                                                                                                                                                                                                                                                                                                                                                                                                                                                                                                                                                                          <w:divsChild>
                                                                                                                                                                                                                                                                                                                                                                                                                                                                                                                                                                            <w:div w:id="303123467">
                                                                                                                                                                                                                                                                                                                                                                                                                                                                                                                                                                              <w:marLeft w:val="0"/>
                                                                                                                                                                                                                                                                                                                                                                                                                                                                                                                                                                              <w:marRight w:val="0"/>
                                                                                                                                                                                                                                                                                                                                                                                                                                                                                                                                                                              <w:marTop w:val="0"/>
                                                                                                                                                                                                                                                                                                                                                                                                                                                                                                                                                                              <w:marBottom w:val="0"/>
                                                                                                                                                                                                                                                                                                                                                                                                                                                                                                                                                                              <w:divBdr>
                                                                                                                                                                                                                                                                                                                                                                                                                                                                                                                                                                                <w:top w:val="none" w:sz="0" w:space="0" w:color="auto"/>
                                                                                                                                                                                                                                                                                                                                                                                                                                                                                                                                                                                <w:left w:val="none" w:sz="0" w:space="0" w:color="auto"/>
                                                                                                                                                                                                                                                                                                                                                                                                                                                                                                                                                                                <w:bottom w:val="none" w:sz="0" w:space="0" w:color="auto"/>
                                                                                                                                                                                                                                                                                                                                                                                                                                                                                                                                                                                <w:right w:val="none" w:sz="0" w:space="0" w:color="auto"/>
                                                                                                                                                                                                                                                                                                                                                                                                                                                                                                                                                                              </w:divBdr>
                                                                                                                                                                                                                                                                                                                                                                                                                                                                                                                                                                              <w:divsChild>
                                                                                                                                                                                                                                                                                                                                                                                                                                                                                                                                                                                <w:div w:id="1932618334">
                                                                                                                                                                                                                                                                                                                                                                                                                                                                                                                                                                                  <w:marLeft w:val="0"/>
                                                                                                                                                                                                                                                                                                                                                                                                                                                                                                                                                                                  <w:marRight w:val="0"/>
                                                                                                                                                                                                                                                                                                                                                                                                                                                                                                                                                                                  <w:marTop w:val="0"/>
                                                                                                                                                                                                                                                                                                                                                                                                                                                                                                                                                                                  <w:marBottom w:val="0"/>
                                                                                                                                                                                                                                                                                                                                                                                                                                                                                                                                                                                  <w:divBdr>
                                                                                                                                                                                                                                                                                                                                                                                                                                                                                                                                                                                    <w:top w:val="none" w:sz="0" w:space="0" w:color="auto"/>
                                                                                                                                                                                                                                                                                                                                                                                                                                                                                                                                                                                    <w:left w:val="none" w:sz="0" w:space="0" w:color="auto"/>
                                                                                                                                                                                                                                                                                                                                                                                                                                                                                                                                                                                    <w:bottom w:val="none" w:sz="0" w:space="0" w:color="auto"/>
                                                                                                                                                                                                                                                                                                                                                                                                                                                                                                                                                                                    <w:right w:val="none" w:sz="0" w:space="0" w:color="auto"/>
                                                                                                                                                                                                                                                                                                                                                                                                                                                                                                                                                                                  </w:divBdr>
                                                                                                                                                                                                                                                                                                                                                                                                                                                                                                                                                                                  <w:divsChild>
                                                                                                                                                                                                                                                                                                                                                                                                                                                                                                                                                                                    <w:div w:id="1960724571">
                                                                                                                                                                                                                                                                                                                                                                                                                                                                                                                                                                                      <w:marLeft w:val="0"/>
                                                                                                                                                                                                                                                                                                                                                                                                                                                                                                                                                                                      <w:marRight w:val="0"/>
                                                                                                                                                                                                                                                                                                                                                                                                                                                                                                                                                                                      <w:marTop w:val="0"/>
                                                                                                                                                                                                                                                                                                                                                                                                                                                                                                                                                                                      <w:marBottom w:val="0"/>
                                                                                                                                                                                                                                                                                                                                                                                                                                                                                                                                                                                      <w:divBdr>
                                                                                                                                                                                                                                                                                                                                                                                                                                                                                                                                                                                        <w:top w:val="none" w:sz="0" w:space="0" w:color="auto"/>
                                                                                                                                                                                                                                                                                                                                                                                                                                                                                                                                                                                        <w:left w:val="none" w:sz="0" w:space="0" w:color="auto"/>
                                                                                                                                                                                                                                                                                                                                                                                                                                                                                                                                                                                        <w:bottom w:val="none" w:sz="0" w:space="0" w:color="auto"/>
                                                                                                                                                                                                                                                                                                                                                                                                                                                                                                                                                                                        <w:right w:val="none" w:sz="0" w:space="0" w:color="auto"/>
                                                                                                                                                                                                                                                                                                                                                                                                                                                                                                                                                                                      </w:divBdr>
                                                                                                                                                                                                                                                                                                                                                                                                                                                                                                                                                                                      <w:divsChild>
                                                                                                                                                                                                                                                                                                                                                                                                                                                                                                                                                                                        <w:div w:id="945846809">
                                                                                                                                                                                                                                                                                                                                                                                                                                                                                                                                                                                          <w:marLeft w:val="0"/>
                                                                                                                                                                                                                                                                                                                                                                                                                                                                                                                                                                                          <w:marRight w:val="0"/>
                                                                                                                                                                                                                                                                                                                                                                                                                                                                                                                                                                                          <w:marTop w:val="0"/>
                                                                                                                                                                                                                                                                                                                                                                                                                                                                                                                                                                                          <w:marBottom w:val="0"/>
                                                                                                                                                                                                                                                                                                                                                                                                                                                                                                                                                                                          <w:divBdr>
                                                                                                                                                                                                                                                                                                                                                                                                                                                                                                                                                                                            <w:top w:val="none" w:sz="0" w:space="0" w:color="auto"/>
                                                                                                                                                                                                                                                                                                                                                                                                                                                                                                                                                                                            <w:left w:val="none" w:sz="0" w:space="0" w:color="auto"/>
                                                                                                                                                                                                                                                                                                                                                                                                                                                                                                                                                                                            <w:bottom w:val="none" w:sz="0" w:space="0" w:color="auto"/>
                                                                                                                                                                                                                                                                                                                                                                                                                                                                                                                                                                                            <w:right w:val="none" w:sz="0" w:space="0" w:color="auto"/>
                                                                                                                                                                                                                                                                                                                                                                                                                                                                                                                                                                                          </w:divBdr>
                                                                                                                                                                                                                                                                                                                                                                                                                                                                                                                                                                                          <w:divsChild>
                                                                                                                                                                                                                                                                                                                                                                                                                                                                                                                                                                                            <w:div w:id="420569409">
                                                                                                                                                                                                                                                                                                                                                                                                                                                                                                                                                                                              <w:marLeft w:val="0"/>
                                                                                                                                                                                                                                                                                                                                                                                                                                                                                                                                                                                              <w:marRight w:val="0"/>
                                                                                                                                                                                                                                                                                                                                                                                                                                                                                                                                                                                              <w:marTop w:val="0"/>
                                                                                                                                                                                                                                                                                                                                                                                                                                                                                                                                                                                              <w:marBottom w:val="0"/>
                                                                                                                                                                                                                                                                                                                                                                                                                                                                                                                                                                                              <w:divBdr>
                                                                                                                                                                                                                                                                                                                                                                                                                                                                                                                                                                                                <w:top w:val="none" w:sz="0" w:space="0" w:color="auto"/>
                                                                                                                                                                                                                                                                                                                                                                                                                                                                                                                                                                                                <w:left w:val="none" w:sz="0" w:space="0" w:color="auto"/>
                                                                                                                                                                                                                                                                                                                                                                                                                                                                                                                                                                                                <w:bottom w:val="none" w:sz="0" w:space="0" w:color="auto"/>
                                                                                                                                                                                                                                                                                                                                                                                                                                                                                                                                                                                                <w:right w:val="none" w:sz="0" w:space="0" w:color="auto"/>
                                                                                                                                                                                                                                                                                                                                                                                                                                                                                                                                                                                              </w:divBdr>
                                                                                                                                                                                                                                                                                                                                                                                                                                                                                                                                                                                              <w:divsChild>
                                                                                                                                                                                                                                                                                                                                                                                                                                                                                                                                                                                                <w:div w:id="91987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292790306">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15947977">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8" Type="http://schemas.openxmlformats.org/officeDocument/2006/relationships/image" Target="media/image12.jp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jpg"/><Relationship Id="rId34" Type="http://schemas.openxmlformats.org/officeDocument/2006/relationships/image" Target="media/image28.jpg"/><Relationship Id="rId42" Type="http://schemas.openxmlformats.org/officeDocument/2006/relationships/image" Target="media/image36.png"/><Relationship Id="rId47" Type="http://schemas.openxmlformats.org/officeDocument/2006/relationships/image" Target="media/image41.jpg"/><Relationship Id="rId50"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jpg"/><Relationship Id="rId11" Type="http://schemas.openxmlformats.org/officeDocument/2006/relationships/image" Target="media/image5.jpg"/><Relationship Id="rId24" Type="http://schemas.openxmlformats.org/officeDocument/2006/relationships/image" Target="media/image18.jpg"/><Relationship Id="rId32" Type="http://schemas.openxmlformats.org/officeDocument/2006/relationships/image" Target="media/image26.png"/><Relationship Id="rId37" Type="http://schemas.openxmlformats.org/officeDocument/2006/relationships/image" Target="media/image31.jpg"/><Relationship Id="rId40" Type="http://schemas.openxmlformats.org/officeDocument/2006/relationships/image" Target="media/image34.png"/><Relationship Id="rId45" Type="http://schemas.openxmlformats.org/officeDocument/2006/relationships/image" Target="media/image39.jpg"/><Relationship Id="rId5" Type="http://schemas.openxmlformats.org/officeDocument/2006/relationships/settings" Target="settings.xml"/><Relationship Id="rId15" Type="http://schemas.openxmlformats.org/officeDocument/2006/relationships/image" Target="media/image9.jpg"/><Relationship Id="rId23" Type="http://schemas.openxmlformats.org/officeDocument/2006/relationships/image" Target="media/image17.jpg"/><Relationship Id="rId28" Type="http://schemas.openxmlformats.org/officeDocument/2006/relationships/image" Target="media/image22.jpg"/><Relationship Id="rId36" Type="http://schemas.openxmlformats.org/officeDocument/2006/relationships/image" Target="media/image30.jpg"/><Relationship Id="rId49" Type="http://schemas.openxmlformats.org/officeDocument/2006/relationships/image" Target="media/image43.jpg"/><Relationship Id="rId10" Type="http://schemas.openxmlformats.org/officeDocument/2006/relationships/image" Target="media/image4.jpg"/><Relationship Id="rId19" Type="http://schemas.openxmlformats.org/officeDocument/2006/relationships/image" Target="media/image13.jpg"/><Relationship Id="rId31" Type="http://schemas.openxmlformats.org/officeDocument/2006/relationships/image" Target="media/image25.jpg"/><Relationship Id="rId44" Type="http://schemas.openxmlformats.org/officeDocument/2006/relationships/image" Target="media/image38.jpg"/><Relationship Id="rId4" Type="http://schemas.microsoft.com/office/2007/relationships/stylesWithEffects" Target="stylesWithEffects.xml"/><Relationship Id="rId9" Type="http://schemas.openxmlformats.org/officeDocument/2006/relationships/image" Target="media/image3.jpg"/><Relationship Id="rId14" Type="http://schemas.openxmlformats.org/officeDocument/2006/relationships/image" Target="media/image8.jpg"/><Relationship Id="rId22" Type="http://schemas.openxmlformats.org/officeDocument/2006/relationships/image" Target="media/image16.jpg"/><Relationship Id="rId27" Type="http://schemas.openxmlformats.org/officeDocument/2006/relationships/image" Target="media/image21.png"/><Relationship Id="rId30" Type="http://schemas.openxmlformats.org/officeDocument/2006/relationships/image" Target="media/image24.jpg"/><Relationship Id="rId35" Type="http://schemas.openxmlformats.org/officeDocument/2006/relationships/image" Target="media/image29.png"/><Relationship Id="rId43" Type="http://schemas.openxmlformats.org/officeDocument/2006/relationships/image" Target="media/image37.jpg"/><Relationship Id="rId48" Type="http://schemas.openxmlformats.org/officeDocument/2006/relationships/image" Target="media/image42.jpg"/><Relationship Id="rId8" Type="http://schemas.openxmlformats.org/officeDocument/2006/relationships/image" Target="media/image2.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6.jpg"/><Relationship Id="rId17" Type="http://schemas.openxmlformats.org/officeDocument/2006/relationships/image" Target="media/image11.jpg"/><Relationship Id="rId25" Type="http://schemas.openxmlformats.org/officeDocument/2006/relationships/image" Target="media/image19.jpg"/><Relationship Id="rId33" Type="http://schemas.openxmlformats.org/officeDocument/2006/relationships/image" Target="media/image27.jpg"/><Relationship Id="rId38" Type="http://schemas.openxmlformats.org/officeDocument/2006/relationships/image" Target="media/image32.png"/><Relationship Id="rId46" Type="http://schemas.openxmlformats.org/officeDocument/2006/relationships/image" Target="media/image40.jpg"/><Relationship Id="rId20" Type="http://schemas.openxmlformats.org/officeDocument/2006/relationships/image" Target="media/image14.jpg"/><Relationship Id="rId41" Type="http://schemas.openxmlformats.org/officeDocument/2006/relationships/image" Target="media/image35.jp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07B6A4-720F-4473-844A-89A38ED3C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1</TotalTime>
  <Pages>65</Pages>
  <Words>32016</Words>
  <Characters>182492</Characters>
  <Application>Microsoft Office Word</Application>
  <DocSecurity>0</DocSecurity>
  <Lines>1520</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350</cp:revision>
  <dcterms:created xsi:type="dcterms:W3CDTF">2015-06-15T11:16:00Z</dcterms:created>
  <dcterms:modified xsi:type="dcterms:W3CDTF">2015-08-16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